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6C296" w14:textId="24751E2E" w:rsidR="00882A56" w:rsidRDefault="00882A56" w:rsidP="00882A56">
      <w:pPr>
        <w:pStyle w:val="Title"/>
      </w:pPr>
      <w:r>
        <w:t xml:space="preserve">Project plan for </w:t>
      </w:r>
      <w:r w:rsidR="0018080A">
        <w:t>Master degree project</w:t>
      </w:r>
    </w:p>
    <w:p w14:paraId="27E3C352" w14:textId="2EDD1E25" w:rsidR="00882A56" w:rsidRDefault="00DB2DAE" w:rsidP="00882A56">
      <w:pPr>
        <w:pStyle w:val="Subtitle"/>
      </w:pPr>
      <w:r>
        <w:t>PA 2534</w:t>
      </w:r>
      <w:r w:rsidR="00B2236B">
        <w:t>: Master Thesis in Software Engineering</w:t>
      </w:r>
    </w:p>
    <w:p w14:paraId="67C8D78F" w14:textId="55424DC6" w:rsidR="00882A56" w:rsidRDefault="00882A56" w:rsidP="00882A56">
      <w:pPr>
        <w:pStyle w:val="Subtitle"/>
      </w:pPr>
      <w:r>
        <w:t xml:space="preserve">Version NUMBER </w:t>
      </w:r>
      <w:r w:rsidR="00747BD9">
        <w:t>–</w:t>
      </w:r>
      <w:r>
        <w:t xml:space="preserve"> </w:t>
      </w:r>
      <w:r w:rsidR="0003565D">
        <w:fldChar w:fldCharType="begin"/>
      </w:r>
      <w:r w:rsidR="0003565D">
        <w:instrText xml:space="preserve"> DATE \@ "MMMM d, yyyy" \* MERGEFORMAT </w:instrText>
      </w:r>
      <w:r w:rsidR="0003565D">
        <w:fldChar w:fldCharType="separate"/>
      </w:r>
      <w:r w:rsidR="00F92822">
        <w:rPr>
          <w:noProof/>
        </w:rPr>
        <w:t>February 9, 2016</w:t>
      </w:r>
      <w:r w:rsidR="0003565D">
        <w:fldChar w:fldCharType="end"/>
      </w:r>
    </w:p>
    <w:tbl>
      <w:tblPr>
        <w:tblStyle w:val="TableGrid"/>
        <w:tblW w:w="9495" w:type="dxa"/>
        <w:jc w:val="center"/>
        <w:tblLook w:val="04A0" w:firstRow="1" w:lastRow="0" w:firstColumn="1" w:lastColumn="0" w:noHBand="0" w:noVBand="1"/>
      </w:tblPr>
      <w:tblGrid>
        <w:gridCol w:w="1281"/>
        <w:gridCol w:w="2166"/>
        <w:gridCol w:w="6048"/>
      </w:tblGrid>
      <w:tr w:rsidR="006515A4" w14:paraId="69F5E7EA" w14:textId="77777777" w:rsidTr="007C64C9">
        <w:trPr>
          <w:trHeight w:val="155"/>
          <w:jc w:val="center"/>
        </w:trPr>
        <w:tc>
          <w:tcPr>
            <w:tcW w:w="1281" w:type="dxa"/>
            <w:vMerge w:val="restart"/>
            <w:tcMar>
              <w:left w:w="85" w:type="dxa"/>
              <w:right w:w="85" w:type="dxa"/>
            </w:tcMar>
            <w:vAlign w:val="center"/>
          </w:tcPr>
          <w:p w14:paraId="3E0F9D74" w14:textId="77777777" w:rsidR="006515A4" w:rsidRDefault="006515A4" w:rsidP="00882A56">
            <w:r>
              <w:t>Thesis</w:t>
            </w:r>
          </w:p>
        </w:tc>
        <w:tc>
          <w:tcPr>
            <w:tcW w:w="2166" w:type="dxa"/>
            <w:tcMar>
              <w:left w:w="85" w:type="dxa"/>
              <w:right w:w="85" w:type="dxa"/>
            </w:tcMar>
          </w:tcPr>
          <w:p w14:paraId="781849D9" w14:textId="77777777" w:rsidR="006515A4" w:rsidRDefault="006515A4" w:rsidP="00882A56">
            <w:r>
              <w:t>Tentative title</w:t>
            </w:r>
          </w:p>
        </w:tc>
        <w:tc>
          <w:tcPr>
            <w:tcW w:w="6048" w:type="dxa"/>
            <w:tcMar>
              <w:left w:w="85" w:type="dxa"/>
              <w:right w:w="85" w:type="dxa"/>
            </w:tcMar>
          </w:tcPr>
          <w:p w14:paraId="56D5FA73" w14:textId="4ED6E0B0" w:rsidR="006515A4" w:rsidRDefault="007974B3" w:rsidP="002C20DE">
            <w:r>
              <w:t>Agil</w:t>
            </w:r>
            <w:r w:rsidR="000F5104">
              <w:t xml:space="preserve">e adaptation during testing </w:t>
            </w:r>
            <w:r>
              <w:t>phase in context of large software agile projects.</w:t>
            </w:r>
          </w:p>
        </w:tc>
      </w:tr>
      <w:tr w:rsidR="006515A4" w14:paraId="3F8A562B" w14:textId="77777777" w:rsidTr="007C64C9">
        <w:trPr>
          <w:trHeight w:val="155"/>
          <w:jc w:val="center"/>
        </w:trPr>
        <w:tc>
          <w:tcPr>
            <w:tcW w:w="1281" w:type="dxa"/>
            <w:vMerge/>
            <w:tcMar>
              <w:left w:w="85" w:type="dxa"/>
              <w:right w:w="85" w:type="dxa"/>
            </w:tcMar>
            <w:vAlign w:val="center"/>
          </w:tcPr>
          <w:p w14:paraId="19CEE98E" w14:textId="77777777" w:rsidR="006515A4" w:rsidRDefault="006515A4" w:rsidP="00882A56"/>
        </w:tc>
        <w:tc>
          <w:tcPr>
            <w:tcW w:w="2166" w:type="dxa"/>
            <w:tcMar>
              <w:left w:w="85" w:type="dxa"/>
              <w:right w:w="85" w:type="dxa"/>
            </w:tcMar>
          </w:tcPr>
          <w:p w14:paraId="31E2B57E" w14:textId="77777777" w:rsidR="006515A4" w:rsidRDefault="006515A4" w:rsidP="006515A4">
            <w:r>
              <w:t>Classification</w:t>
            </w:r>
          </w:p>
        </w:tc>
        <w:tc>
          <w:tcPr>
            <w:tcW w:w="6048" w:type="dxa"/>
            <w:tcMar>
              <w:left w:w="85" w:type="dxa"/>
              <w:right w:w="85" w:type="dxa"/>
            </w:tcMar>
          </w:tcPr>
          <w:p w14:paraId="6159727F" w14:textId="45FAE9CB" w:rsidR="006515A4" w:rsidRDefault="0016032C" w:rsidP="006515A4">
            <w:r>
              <w:t>Agile softwa</w:t>
            </w:r>
            <w:r w:rsidR="006E1BC2">
              <w:t xml:space="preserve">re development, large software projects, </w:t>
            </w:r>
            <w:r w:rsidR="005C0436">
              <w:t>agile testing practices</w:t>
            </w:r>
          </w:p>
        </w:tc>
      </w:tr>
      <w:tr w:rsidR="00747BD9" w14:paraId="168055FC" w14:textId="77777777" w:rsidTr="007C64C9">
        <w:trPr>
          <w:trHeight w:val="305"/>
          <w:jc w:val="center"/>
        </w:trPr>
        <w:tc>
          <w:tcPr>
            <w:tcW w:w="1281" w:type="dxa"/>
            <w:vMerge w:val="restart"/>
            <w:tcMar>
              <w:left w:w="85" w:type="dxa"/>
              <w:right w:w="85" w:type="dxa"/>
            </w:tcMar>
            <w:vAlign w:val="center"/>
          </w:tcPr>
          <w:p w14:paraId="391875E8" w14:textId="77777777" w:rsidR="00747BD9" w:rsidRDefault="00747BD9" w:rsidP="001C522B">
            <w:r>
              <w:t>Student 1</w:t>
            </w:r>
          </w:p>
        </w:tc>
        <w:tc>
          <w:tcPr>
            <w:tcW w:w="2166" w:type="dxa"/>
            <w:tcMar>
              <w:left w:w="85" w:type="dxa"/>
              <w:right w:w="85" w:type="dxa"/>
            </w:tcMar>
          </w:tcPr>
          <w:p w14:paraId="7A70074A" w14:textId="77777777" w:rsidR="00747BD9" w:rsidRDefault="00747BD9" w:rsidP="00882A56">
            <w:r>
              <w:t>Name</w:t>
            </w:r>
          </w:p>
        </w:tc>
        <w:tc>
          <w:tcPr>
            <w:tcW w:w="6048" w:type="dxa"/>
            <w:tcMar>
              <w:left w:w="85" w:type="dxa"/>
              <w:right w:w="85" w:type="dxa"/>
            </w:tcMar>
          </w:tcPr>
          <w:p w14:paraId="36D4A30F" w14:textId="4F3D57B1" w:rsidR="00747BD9" w:rsidRDefault="0016032C" w:rsidP="001C522B">
            <w:proofErr w:type="spellStart"/>
            <w:r>
              <w:t>K</w:t>
            </w:r>
            <w:r w:rsidR="00BC0497">
              <w:t>artheek</w:t>
            </w:r>
            <w:proofErr w:type="spellEnd"/>
            <w:r w:rsidR="00BC0497">
              <w:t xml:space="preserve"> </w:t>
            </w:r>
            <w:proofErr w:type="spellStart"/>
            <w:r w:rsidR="00BC0497">
              <w:t>arun</w:t>
            </w:r>
            <w:proofErr w:type="spellEnd"/>
            <w:r w:rsidR="00BC0497">
              <w:t xml:space="preserve"> </w:t>
            </w:r>
            <w:proofErr w:type="spellStart"/>
            <w:r w:rsidR="00BC0497">
              <w:t>sai</w:t>
            </w:r>
            <w:proofErr w:type="spellEnd"/>
            <w:r w:rsidR="00BC0497">
              <w:t xml:space="preserve"> ram</w:t>
            </w:r>
            <w:r>
              <w:t xml:space="preserve"> </w:t>
            </w:r>
            <w:proofErr w:type="spellStart"/>
            <w:r>
              <w:t>Chilla</w:t>
            </w:r>
            <w:proofErr w:type="spellEnd"/>
          </w:p>
        </w:tc>
      </w:tr>
      <w:tr w:rsidR="00747BD9" w14:paraId="35639128" w14:textId="77777777" w:rsidTr="007C64C9">
        <w:trPr>
          <w:jc w:val="center"/>
        </w:trPr>
        <w:tc>
          <w:tcPr>
            <w:tcW w:w="1281" w:type="dxa"/>
            <w:vMerge/>
            <w:tcMar>
              <w:left w:w="85" w:type="dxa"/>
              <w:right w:w="85" w:type="dxa"/>
            </w:tcMar>
            <w:vAlign w:val="center"/>
          </w:tcPr>
          <w:p w14:paraId="546F6EBA" w14:textId="77777777" w:rsidR="00747BD9" w:rsidRDefault="00747BD9" w:rsidP="00882A56"/>
        </w:tc>
        <w:tc>
          <w:tcPr>
            <w:tcW w:w="2166" w:type="dxa"/>
            <w:tcMar>
              <w:left w:w="85" w:type="dxa"/>
              <w:right w:w="85" w:type="dxa"/>
            </w:tcMar>
          </w:tcPr>
          <w:p w14:paraId="51F7A8AA" w14:textId="77777777" w:rsidR="00747BD9" w:rsidRDefault="00747BD9" w:rsidP="00882A56">
            <w:r>
              <w:t>e-Mail</w:t>
            </w:r>
          </w:p>
        </w:tc>
        <w:tc>
          <w:tcPr>
            <w:tcW w:w="6048" w:type="dxa"/>
            <w:tcMar>
              <w:left w:w="85" w:type="dxa"/>
              <w:right w:w="85" w:type="dxa"/>
            </w:tcMar>
          </w:tcPr>
          <w:p w14:paraId="250E6C75" w14:textId="0A2BDBCE" w:rsidR="00747BD9" w:rsidRDefault="00F92822" w:rsidP="00882A56">
            <w:hyperlink r:id="rId7" w:history="1">
              <w:r w:rsidR="0016032C" w:rsidRPr="00E0453E">
                <w:rPr>
                  <w:rStyle w:val="Hyperlink"/>
                </w:rPr>
                <w:t>kach15@student.bth.se</w:t>
              </w:r>
            </w:hyperlink>
            <w:r w:rsidR="0016032C">
              <w:t xml:space="preserve"> </w:t>
            </w:r>
          </w:p>
        </w:tc>
      </w:tr>
      <w:tr w:rsidR="00747BD9" w14:paraId="73C9EB98" w14:textId="77777777" w:rsidTr="007C64C9">
        <w:trPr>
          <w:jc w:val="center"/>
        </w:trPr>
        <w:tc>
          <w:tcPr>
            <w:tcW w:w="1281" w:type="dxa"/>
            <w:vMerge/>
            <w:tcMar>
              <w:left w:w="85" w:type="dxa"/>
              <w:right w:w="85" w:type="dxa"/>
            </w:tcMar>
            <w:vAlign w:val="center"/>
          </w:tcPr>
          <w:p w14:paraId="47C47E67" w14:textId="77777777" w:rsidR="00747BD9" w:rsidRDefault="00747BD9" w:rsidP="00882A56"/>
        </w:tc>
        <w:tc>
          <w:tcPr>
            <w:tcW w:w="2166" w:type="dxa"/>
            <w:tcMar>
              <w:left w:w="85" w:type="dxa"/>
              <w:right w:w="85" w:type="dxa"/>
            </w:tcMar>
          </w:tcPr>
          <w:p w14:paraId="58320B36" w14:textId="77777777" w:rsidR="00747BD9" w:rsidRDefault="00747BD9" w:rsidP="00882A56">
            <w:r>
              <w:t>Social security nr</w:t>
            </w:r>
          </w:p>
        </w:tc>
        <w:tc>
          <w:tcPr>
            <w:tcW w:w="6048" w:type="dxa"/>
            <w:tcMar>
              <w:left w:w="85" w:type="dxa"/>
              <w:right w:w="85" w:type="dxa"/>
            </w:tcMar>
          </w:tcPr>
          <w:p w14:paraId="12E4EFA3" w14:textId="432CF722" w:rsidR="00747BD9" w:rsidRDefault="00BC0497" w:rsidP="00882A56">
            <w:r>
              <w:t>9304163778</w:t>
            </w:r>
          </w:p>
        </w:tc>
      </w:tr>
      <w:tr w:rsidR="00747BD9" w14:paraId="7B3195B0" w14:textId="77777777" w:rsidTr="007C64C9">
        <w:trPr>
          <w:jc w:val="center"/>
        </w:trPr>
        <w:tc>
          <w:tcPr>
            <w:tcW w:w="1281" w:type="dxa"/>
            <w:vMerge/>
            <w:tcMar>
              <w:left w:w="85" w:type="dxa"/>
              <w:right w:w="85" w:type="dxa"/>
            </w:tcMar>
            <w:vAlign w:val="center"/>
          </w:tcPr>
          <w:p w14:paraId="25943CE2" w14:textId="77777777" w:rsidR="00747BD9" w:rsidRDefault="00747BD9" w:rsidP="00882A56"/>
        </w:tc>
        <w:tc>
          <w:tcPr>
            <w:tcW w:w="2166" w:type="dxa"/>
            <w:tcMar>
              <w:left w:w="85" w:type="dxa"/>
              <w:right w:w="85" w:type="dxa"/>
            </w:tcMar>
          </w:tcPr>
          <w:p w14:paraId="42F064B2" w14:textId="159286D1" w:rsidR="00747BD9" w:rsidRDefault="00747BD9" w:rsidP="00882A56">
            <w:r>
              <w:t>Visa expiration date</w:t>
            </w:r>
          </w:p>
        </w:tc>
        <w:tc>
          <w:tcPr>
            <w:tcW w:w="6048" w:type="dxa"/>
            <w:tcMar>
              <w:left w:w="85" w:type="dxa"/>
              <w:right w:w="85" w:type="dxa"/>
            </w:tcMar>
          </w:tcPr>
          <w:p w14:paraId="1B53DC27" w14:textId="451F7219" w:rsidR="00747BD9" w:rsidRDefault="0016032C" w:rsidP="00882A56">
            <w:r>
              <w:t>(Applied for extension)</w:t>
            </w:r>
          </w:p>
        </w:tc>
      </w:tr>
      <w:tr w:rsidR="00747BD9" w14:paraId="60927121" w14:textId="77777777" w:rsidTr="007C64C9">
        <w:trPr>
          <w:jc w:val="center"/>
        </w:trPr>
        <w:tc>
          <w:tcPr>
            <w:tcW w:w="1281" w:type="dxa"/>
            <w:vMerge w:val="restart"/>
            <w:tcMar>
              <w:left w:w="85" w:type="dxa"/>
              <w:right w:w="85" w:type="dxa"/>
            </w:tcMar>
            <w:vAlign w:val="center"/>
          </w:tcPr>
          <w:p w14:paraId="24602CF1" w14:textId="77777777" w:rsidR="00747BD9" w:rsidRDefault="00747BD9" w:rsidP="00882A56">
            <w:r>
              <w:t>Student 2</w:t>
            </w:r>
          </w:p>
        </w:tc>
        <w:tc>
          <w:tcPr>
            <w:tcW w:w="2166" w:type="dxa"/>
            <w:tcMar>
              <w:left w:w="85" w:type="dxa"/>
              <w:right w:w="85" w:type="dxa"/>
            </w:tcMar>
          </w:tcPr>
          <w:p w14:paraId="18A8E3CF" w14:textId="77777777" w:rsidR="00747BD9" w:rsidRDefault="00747BD9" w:rsidP="00882A56">
            <w:r>
              <w:t>Name</w:t>
            </w:r>
          </w:p>
        </w:tc>
        <w:tc>
          <w:tcPr>
            <w:tcW w:w="6048" w:type="dxa"/>
            <w:tcMar>
              <w:left w:w="85" w:type="dxa"/>
              <w:right w:w="85" w:type="dxa"/>
            </w:tcMar>
          </w:tcPr>
          <w:p w14:paraId="22382FE7" w14:textId="188A8C9B" w:rsidR="00747BD9" w:rsidRDefault="00C82CA7" w:rsidP="00882A56">
            <w:proofErr w:type="spellStart"/>
            <w:r>
              <w:t>Kavya</w:t>
            </w:r>
            <w:proofErr w:type="spellEnd"/>
            <w:r>
              <w:t xml:space="preserve"> </w:t>
            </w:r>
            <w:proofErr w:type="spellStart"/>
            <w:r>
              <w:t>Chelluboina</w:t>
            </w:r>
            <w:proofErr w:type="spellEnd"/>
          </w:p>
        </w:tc>
      </w:tr>
      <w:tr w:rsidR="00747BD9" w14:paraId="7C2ECCC0" w14:textId="77777777" w:rsidTr="007C64C9">
        <w:trPr>
          <w:jc w:val="center"/>
        </w:trPr>
        <w:tc>
          <w:tcPr>
            <w:tcW w:w="1281" w:type="dxa"/>
            <w:vMerge/>
            <w:tcMar>
              <w:left w:w="85" w:type="dxa"/>
              <w:right w:w="85" w:type="dxa"/>
            </w:tcMar>
            <w:vAlign w:val="center"/>
          </w:tcPr>
          <w:p w14:paraId="6D0AF260" w14:textId="77777777" w:rsidR="00747BD9" w:rsidRDefault="00747BD9" w:rsidP="00882A56"/>
        </w:tc>
        <w:tc>
          <w:tcPr>
            <w:tcW w:w="2166" w:type="dxa"/>
            <w:tcMar>
              <w:left w:w="85" w:type="dxa"/>
              <w:right w:w="85" w:type="dxa"/>
            </w:tcMar>
          </w:tcPr>
          <w:p w14:paraId="58014296" w14:textId="77777777" w:rsidR="00747BD9" w:rsidRDefault="00747BD9" w:rsidP="00882A56">
            <w:r>
              <w:t>e-Mail</w:t>
            </w:r>
          </w:p>
        </w:tc>
        <w:tc>
          <w:tcPr>
            <w:tcW w:w="6048" w:type="dxa"/>
            <w:tcMar>
              <w:left w:w="85" w:type="dxa"/>
              <w:right w:w="85" w:type="dxa"/>
            </w:tcMar>
          </w:tcPr>
          <w:p w14:paraId="43645C1E" w14:textId="5FA869A9" w:rsidR="00747BD9" w:rsidRDefault="00F92822" w:rsidP="00882A56">
            <w:hyperlink r:id="rId8" w:history="1">
              <w:r w:rsidR="0016032C" w:rsidRPr="00E0453E">
                <w:rPr>
                  <w:rStyle w:val="Hyperlink"/>
                </w:rPr>
                <w:t>kaca15@student.bth.se</w:t>
              </w:r>
            </w:hyperlink>
            <w:r w:rsidR="0016032C">
              <w:t xml:space="preserve"> </w:t>
            </w:r>
          </w:p>
        </w:tc>
      </w:tr>
      <w:tr w:rsidR="00747BD9" w14:paraId="354B665F" w14:textId="77777777" w:rsidTr="007C64C9">
        <w:trPr>
          <w:jc w:val="center"/>
        </w:trPr>
        <w:tc>
          <w:tcPr>
            <w:tcW w:w="1281" w:type="dxa"/>
            <w:vMerge/>
            <w:tcMar>
              <w:left w:w="85" w:type="dxa"/>
              <w:right w:w="85" w:type="dxa"/>
            </w:tcMar>
            <w:vAlign w:val="center"/>
          </w:tcPr>
          <w:p w14:paraId="2A71EA7F" w14:textId="77777777" w:rsidR="00747BD9" w:rsidRDefault="00747BD9" w:rsidP="00882A56"/>
        </w:tc>
        <w:tc>
          <w:tcPr>
            <w:tcW w:w="2166" w:type="dxa"/>
            <w:tcMar>
              <w:left w:w="85" w:type="dxa"/>
              <w:right w:w="85" w:type="dxa"/>
            </w:tcMar>
          </w:tcPr>
          <w:p w14:paraId="6F3DD0A4" w14:textId="77777777" w:rsidR="00747BD9" w:rsidRDefault="00747BD9" w:rsidP="00882A56">
            <w:r>
              <w:t>Social security nr</w:t>
            </w:r>
          </w:p>
        </w:tc>
        <w:tc>
          <w:tcPr>
            <w:tcW w:w="6048" w:type="dxa"/>
            <w:tcMar>
              <w:left w:w="85" w:type="dxa"/>
              <w:right w:w="85" w:type="dxa"/>
            </w:tcMar>
          </w:tcPr>
          <w:p w14:paraId="317A20DC" w14:textId="3CBB26B2" w:rsidR="00747BD9" w:rsidRDefault="009A2490" w:rsidP="00882A56">
            <w:r>
              <w:t>9406142241</w:t>
            </w:r>
          </w:p>
        </w:tc>
      </w:tr>
      <w:tr w:rsidR="00747BD9" w14:paraId="61242C07" w14:textId="77777777" w:rsidTr="007C64C9">
        <w:trPr>
          <w:jc w:val="center"/>
        </w:trPr>
        <w:tc>
          <w:tcPr>
            <w:tcW w:w="1281" w:type="dxa"/>
            <w:vMerge/>
            <w:tcMar>
              <w:left w:w="85" w:type="dxa"/>
              <w:right w:w="85" w:type="dxa"/>
            </w:tcMar>
            <w:vAlign w:val="center"/>
          </w:tcPr>
          <w:p w14:paraId="2DFCA3C9" w14:textId="77777777" w:rsidR="00747BD9" w:rsidRDefault="00747BD9" w:rsidP="00747BD9"/>
        </w:tc>
        <w:tc>
          <w:tcPr>
            <w:tcW w:w="2166" w:type="dxa"/>
            <w:tcMar>
              <w:left w:w="85" w:type="dxa"/>
              <w:right w:w="85" w:type="dxa"/>
            </w:tcMar>
          </w:tcPr>
          <w:p w14:paraId="50242EE2" w14:textId="5C6D538B" w:rsidR="00747BD9" w:rsidRDefault="00747BD9" w:rsidP="00747BD9">
            <w:r>
              <w:t>Visa expiration date</w:t>
            </w:r>
          </w:p>
        </w:tc>
        <w:tc>
          <w:tcPr>
            <w:tcW w:w="6048" w:type="dxa"/>
            <w:tcMar>
              <w:left w:w="85" w:type="dxa"/>
              <w:right w:w="85" w:type="dxa"/>
            </w:tcMar>
          </w:tcPr>
          <w:p w14:paraId="17277E47" w14:textId="4A67198F" w:rsidR="00747BD9" w:rsidRDefault="0016032C" w:rsidP="00747BD9">
            <w:r>
              <w:t>(Applied for extension)</w:t>
            </w:r>
          </w:p>
        </w:tc>
      </w:tr>
      <w:tr w:rsidR="00747BD9" w14:paraId="7011C3CF" w14:textId="77777777" w:rsidTr="007C64C9">
        <w:trPr>
          <w:jc w:val="center"/>
        </w:trPr>
        <w:tc>
          <w:tcPr>
            <w:tcW w:w="1281" w:type="dxa"/>
            <w:vMerge w:val="restart"/>
            <w:tcMar>
              <w:left w:w="85" w:type="dxa"/>
              <w:right w:w="85" w:type="dxa"/>
            </w:tcMar>
            <w:vAlign w:val="center"/>
          </w:tcPr>
          <w:p w14:paraId="28A32B2C" w14:textId="77777777" w:rsidR="00747BD9" w:rsidRDefault="00747BD9" w:rsidP="00747BD9">
            <w:r>
              <w:t>Supervisor</w:t>
            </w:r>
          </w:p>
        </w:tc>
        <w:tc>
          <w:tcPr>
            <w:tcW w:w="2166" w:type="dxa"/>
            <w:tcMar>
              <w:left w:w="85" w:type="dxa"/>
              <w:right w:w="85" w:type="dxa"/>
            </w:tcMar>
          </w:tcPr>
          <w:p w14:paraId="16BBF69A" w14:textId="77777777" w:rsidR="00747BD9" w:rsidRDefault="00747BD9" w:rsidP="00747BD9">
            <w:r>
              <w:t>Name and title</w:t>
            </w:r>
          </w:p>
        </w:tc>
        <w:tc>
          <w:tcPr>
            <w:tcW w:w="6048" w:type="dxa"/>
            <w:tcMar>
              <w:left w:w="85" w:type="dxa"/>
              <w:right w:w="85" w:type="dxa"/>
            </w:tcMar>
          </w:tcPr>
          <w:p w14:paraId="43F02D97" w14:textId="20CC16E0" w:rsidR="00747BD9" w:rsidRDefault="00747BD9" w:rsidP="00747BD9"/>
        </w:tc>
      </w:tr>
      <w:tr w:rsidR="00747BD9" w14:paraId="29AC1A72" w14:textId="77777777" w:rsidTr="007C64C9">
        <w:trPr>
          <w:jc w:val="center"/>
        </w:trPr>
        <w:tc>
          <w:tcPr>
            <w:tcW w:w="1281" w:type="dxa"/>
            <w:vMerge/>
            <w:tcMar>
              <w:left w:w="85" w:type="dxa"/>
              <w:right w:w="85" w:type="dxa"/>
            </w:tcMar>
            <w:vAlign w:val="center"/>
          </w:tcPr>
          <w:p w14:paraId="7491C0C0" w14:textId="77777777" w:rsidR="00747BD9" w:rsidRDefault="00747BD9" w:rsidP="00747BD9"/>
        </w:tc>
        <w:tc>
          <w:tcPr>
            <w:tcW w:w="2166" w:type="dxa"/>
            <w:tcMar>
              <w:left w:w="85" w:type="dxa"/>
              <w:right w:w="85" w:type="dxa"/>
            </w:tcMar>
          </w:tcPr>
          <w:p w14:paraId="169C7CF7" w14:textId="77777777" w:rsidR="00747BD9" w:rsidRDefault="00747BD9" w:rsidP="00747BD9">
            <w:r>
              <w:t>e-Mail</w:t>
            </w:r>
          </w:p>
        </w:tc>
        <w:tc>
          <w:tcPr>
            <w:tcW w:w="6048" w:type="dxa"/>
            <w:tcMar>
              <w:left w:w="85" w:type="dxa"/>
              <w:right w:w="85" w:type="dxa"/>
            </w:tcMar>
          </w:tcPr>
          <w:p w14:paraId="0C72C2E9" w14:textId="77777777" w:rsidR="00747BD9" w:rsidRDefault="00747BD9" w:rsidP="00747BD9"/>
        </w:tc>
      </w:tr>
      <w:tr w:rsidR="00747BD9" w14:paraId="2C628D72" w14:textId="77777777" w:rsidTr="007C64C9">
        <w:trPr>
          <w:jc w:val="center"/>
        </w:trPr>
        <w:tc>
          <w:tcPr>
            <w:tcW w:w="1281" w:type="dxa"/>
            <w:vMerge/>
            <w:tcMar>
              <w:left w:w="85" w:type="dxa"/>
              <w:right w:w="85" w:type="dxa"/>
            </w:tcMar>
            <w:vAlign w:val="center"/>
          </w:tcPr>
          <w:p w14:paraId="4A7F4AED" w14:textId="77777777" w:rsidR="00747BD9" w:rsidRDefault="00747BD9" w:rsidP="00747BD9"/>
        </w:tc>
        <w:tc>
          <w:tcPr>
            <w:tcW w:w="2166" w:type="dxa"/>
            <w:tcMar>
              <w:left w:w="85" w:type="dxa"/>
              <w:right w:w="85" w:type="dxa"/>
            </w:tcMar>
          </w:tcPr>
          <w:p w14:paraId="106A32D4" w14:textId="77777777" w:rsidR="00747BD9" w:rsidRDefault="00747BD9" w:rsidP="00747BD9">
            <w:r>
              <w:t>Department</w:t>
            </w:r>
          </w:p>
        </w:tc>
        <w:tc>
          <w:tcPr>
            <w:tcW w:w="6048" w:type="dxa"/>
            <w:tcMar>
              <w:left w:w="85" w:type="dxa"/>
              <w:right w:w="85" w:type="dxa"/>
            </w:tcMar>
          </w:tcPr>
          <w:p w14:paraId="552CA27E" w14:textId="77777777" w:rsidR="00747BD9" w:rsidRDefault="00747BD9" w:rsidP="00747BD9"/>
        </w:tc>
      </w:tr>
      <w:tr w:rsidR="00747BD9" w14:paraId="6EA6EBA7" w14:textId="77777777" w:rsidTr="007C64C9">
        <w:trPr>
          <w:jc w:val="center"/>
        </w:trPr>
        <w:tc>
          <w:tcPr>
            <w:tcW w:w="1281" w:type="dxa"/>
            <w:vMerge w:val="restart"/>
            <w:tcMar>
              <w:left w:w="85" w:type="dxa"/>
              <w:right w:w="85" w:type="dxa"/>
            </w:tcMar>
            <w:vAlign w:val="center"/>
          </w:tcPr>
          <w:p w14:paraId="5BD927CD" w14:textId="77777777" w:rsidR="00747BD9" w:rsidRDefault="00747BD9" w:rsidP="00747BD9">
            <w:r>
              <w:t>External</w:t>
            </w:r>
          </w:p>
        </w:tc>
        <w:tc>
          <w:tcPr>
            <w:tcW w:w="2166" w:type="dxa"/>
            <w:tcMar>
              <w:left w:w="85" w:type="dxa"/>
              <w:right w:w="85" w:type="dxa"/>
            </w:tcMar>
          </w:tcPr>
          <w:p w14:paraId="34D8D810" w14:textId="232AF4EA" w:rsidR="00747BD9" w:rsidRDefault="00747BD9" w:rsidP="00747BD9">
            <w:r>
              <w:t>Name and title</w:t>
            </w:r>
          </w:p>
        </w:tc>
        <w:tc>
          <w:tcPr>
            <w:tcW w:w="6048" w:type="dxa"/>
            <w:tcMar>
              <w:left w:w="85" w:type="dxa"/>
              <w:right w:w="85" w:type="dxa"/>
            </w:tcMar>
          </w:tcPr>
          <w:p w14:paraId="7DE5A990" w14:textId="7330CB6A" w:rsidR="00747BD9" w:rsidRDefault="00747BD9" w:rsidP="00747BD9"/>
        </w:tc>
      </w:tr>
      <w:tr w:rsidR="00747BD9" w14:paraId="222D867F" w14:textId="77777777" w:rsidTr="007C64C9">
        <w:trPr>
          <w:jc w:val="center"/>
        </w:trPr>
        <w:tc>
          <w:tcPr>
            <w:tcW w:w="1281" w:type="dxa"/>
            <w:vMerge/>
            <w:tcMar>
              <w:left w:w="85" w:type="dxa"/>
              <w:right w:w="85" w:type="dxa"/>
            </w:tcMar>
          </w:tcPr>
          <w:p w14:paraId="14AB46B4" w14:textId="77777777" w:rsidR="00747BD9" w:rsidRDefault="00747BD9" w:rsidP="00747BD9">
            <w:pPr>
              <w:jc w:val="both"/>
            </w:pPr>
          </w:p>
        </w:tc>
        <w:tc>
          <w:tcPr>
            <w:tcW w:w="2166" w:type="dxa"/>
            <w:tcMar>
              <w:left w:w="85" w:type="dxa"/>
              <w:right w:w="85" w:type="dxa"/>
            </w:tcMar>
          </w:tcPr>
          <w:p w14:paraId="09C42390" w14:textId="77777777" w:rsidR="00747BD9" w:rsidRDefault="00747BD9" w:rsidP="00747BD9">
            <w:r>
              <w:t>e-Mail</w:t>
            </w:r>
          </w:p>
        </w:tc>
        <w:tc>
          <w:tcPr>
            <w:tcW w:w="6048" w:type="dxa"/>
            <w:tcMar>
              <w:left w:w="85" w:type="dxa"/>
              <w:right w:w="85" w:type="dxa"/>
            </w:tcMar>
          </w:tcPr>
          <w:p w14:paraId="4494F952" w14:textId="77777777" w:rsidR="00747BD9" w:rsidRDefault="00747BD9" w:rsidP="00747BD9"/>
        </w:tc>
      </w:tr>
      <w:tr w:rsidR="00747BD9" w14:paraId="188B19D8" w14:textId="77777777" w:rsidTr="00BF13E9">
        <w:trPr>
          <w:trHeight w:val="264"/>
          <w:jc w:val="center"/>
        </w:trPr>
        <w:tc>
          <w:tcPr>
            <w:tcW w:w="1281" w:type="dxa"/>
            <w:vMerge/>
            <w:tcMar>
              <w:left w:w="85" w:type="dxa"/>
              <w:right w:w="85" w:type="dxa"/>
            </w:tcMar>
          </w:tcPr>
          <w:p w14:paraId="478D8975" w14:textId="77777777" w:rsidR="00747BD9" w:rsidRDefault="00747BD9" w:rsidP="00747BD9">
            <w:pPr>
              <w:jc w:val="both"/>
            </w:pPr>
          </w:p>
        </w:tc>
        <w:tc>
          <w:tcPr>
            <w:tcW w:w="2166" w:type="dxa"/>
            <w:tcMar>
              <w:left w:w="85" w:type="dxa"/>
              <w:right w:w="85" w:type="dxa"/>
            </w:tcMar>
          </w:tcPr>
          <w:p w14:paraId="1BDF26BF" w14:textId="77777777" w:rsidR="00747BD9" w:rsidRDefault="00747BD9" w:rsidP="00747BD9">
            <w:r>
              <w:t>Company/HEI</w:t>
            </w:r>
          </w:p>
        </w:tc>
        <w:tc>
          <w:tcPr>
            <w:tcW w:w="6048" w:type="dxa"/>
            <w:tcMar>
              <w:left w:w="85" w:type="dxa"/>
              <w:right w:w="85" w:type="dxa"/>
            </w:tcMar>
          </w:tcPr>
          <w:p w14:paraId="5ADE2DAD" w14:textId="77777777" w:rsidR="00747BD9" w:rsidRDefault="00747BD9" w:rsidP="00747BD9"/>
        </w:tc>
      </w:tr>
    </w:tbl>
    <w:p w14:paraId="4C511A97" w14:textId="3110835E" w:rsidR="00882A56" w:rsidRPr="0016032C" w:rsidRDefault="00882A56" w:rsidP="00882A56">
      <w:pPr>
        <w:rPr>
          <w:i/>
        </w:rPr>
      </w:pPr>
    </w:p>
    <w:p w14:paraId="5E75EA38" w14:textId="77777777" w:rsidR="00882A56" w:rsidRPr="00BF13E9" w:rsidRDefault="00882A56" w:rsidP="007D7AB4">
      <w:pPr>
        <w:pStyle w:val="Heading1"/>
        <w:numPr>
          <w:ilvl w:val="0"/>
          <w:numId w:val="13"/>
        </w:numPr>
        <w:rPr>
          <w:rFonts w:ascii="Times New Roman" w:hAnsi="Times New Roman" w:cs="Times New Roman"/>
          <w:sz w:val="32"/>
          <w:szCs w:val="32"/>
        </w:rPr>
      </w:pPr>
      <w:r w:rsidRPr="00BF13E9">
        <w:rPr>
          <w:rFonts w:ascii="Times New Roman" w:hAnsi="Times New Roman" w:cs="Times New Roman"/>
          <w:sz w:val="32"/>
          <w:szCs w:val="32"/>
        </w:rPr>
        <w:t xml:space="preserve">Introduction </w:t>
      </w:r>
    </w:p>
    <w:p w14:paraId="633C54C9" w14:textId="3C706327" w:rsidR="00F33D25" w:rsidRPr="00BF13E9" w:rsidRDefault="006B3DE4" w:rsidP="00FF45BF">
      <w:pPr>
        <w:jc w:val="both"/>
        <w:rPr>
          <w:rFonts w:ascii="Times New Roman" w:hAnsi="Times New Roman" w:cs="Times New Roman"/>
        </w:rPr>
      </w:pPr>
      <w:r w:rsidRPr="00BF13E9">
        <w:rPr>
          <w:rFonts w:ascii="Times New Roman" w:hAnsi="Times New Roman" w:cs="Times New Roman"/>
        </w:rPr>
        <w:t>The research thesis to be conducted is in the stream of software engineering. Software development is a part of social and technical system interactions</w:t>
      </w:r>
      <w:r w:rsidR="002A78E0" w:rsidRPr="00BF13E9">
        <w:rPr>
          <w:rFonts w:ascii="Times New Roman" w:hAnsi="Times New Roman" w:cs="Times New Roman"/>
        </w:rPr>
        <w:t xml:space="preserve"> </w:t>
      </w:r>
      <w:r w:rsidR="002A78E0" w:rsidRPr="00BF13E9">
        <w:rPr>
          <w:rFonts w:ascii="Times New Roman" w:hAnsi="Times New Roman" w:cs="Times New Roman"/>
        </w:rPr>
        <w:fldChar w:fldCharType="begin"/>
      </w:r>
      <w:r w:rsidR="002A78E0" w:rsidRPr="00BF13E9">
        <w:rPr>
          <w:rFonts w:ascii="Times New Roman" w:hAnsi="Times New Roman" w:cs="Times New Roman"/>
        </w:rPr>
        <w:instrText xml:space="preserve"> ADDIN ZOTERO_ITEM CSL_CITATION {"citationID":"1960tu9v29","properties":{"formattedCitation":"[1]","plainCitation":"[1]"},"citationItems":[{"id":19,"uris":["http://zotero.org/users/1768300/items/4GWAZWCQ"],"uri":["http://zotero.org/users/1768300/items/4GWAZWCQ"],"itemData":{"id":19,"type":"article-journal","title":"Software engineering economics","source":"Google Scholar","URL":"http://citeseerx.ist.psu.edu/viewdoc/summary?doi=10.1.1.365.9642","author":[{"family":"Boehm","given":"Barry W."}],"issued":{"date-parts":[["1981"]]},"accessed":{"date-parts":[["2014",12,1]]}}}],"schema":"https://github.com/citation-style-language/schema/raw/master/csl-citation.json"} </w:instrText>
      </w:r>
      <w:r w:rsidR="002A78E0" w:rsidRPr="00BF13E9">
        <w:rPr>
          <w:rFonts w:ascii="Times New Roman" w:hAnsi="Times New Roman" w:cs="Times New Roman"/>
        </w:rPr>
        <w:fldChar w:fldCharType="separate"/>
      </w:r>
      <w:r w:rsidR="002A78E0" w:rsidRPr="00BF13E9">
        <w:rPr>
          <w:rFonts w:ascii="Times New Roman" w:hAnsi="Times New Roman" w:cs="Times New Roman"/>
        </w:rPr>
        <w:t>[1]</w:t>
      </w:r>
      <w:r w:rsidR="002A78E0" w:rsidRPr="00BF13E9">
        <w:rPr>
          <w:rFonts w:ascii="Times New Roman" w:hAnsi="Times New Roman" w:cs="Times New Roman"/>
        </w:rPr>
        <w:fldChar w:fldCharType="end"/>
      </w:r>
      <w:r w:rsidR="009945A7" w:rsidRPr="00BF13E9">
        <w:rPr>
          <w:rFonts w:ascii="Times New Roman" w:hAnsi="Times New Roman" w:cs="Times New Roman"/>
        </w:rPr>
        <w:t>. S</w:t>
      </w:r>
      <w:r w:rsidRPr="00BF13E9">
        <w:rPr>
          <w:rFonts w:ascii="Times New Roman" w:hAnsi="Times New Roman" w:cs="Times New Roman"/>
        </w:rPr>
        <w:t>oftware development is a series of anal</w:t>
      </w:r>
      <w:r w:rsidR="00FE7953" w:rsidRPr="00BF13E9">
        <w:rPr>
          <w:rFonts w:ascii="Times New Roman" w:hAnsi="Times New Roman" w:cs="Times New Roman"/>
        </w:rPr>
        <w:t xml:space="preserve">ysis of requirements, </w:t>
      </w:r>
      <w:r w:rsidR="002F6BC0" w:rsidRPr="00BF13E9">
        <w:rPr>
          <w:rFonts w:ascii="Times New Roman" w:hAnsi="Times New Roman" w:cs="Times New Roman"/>
        </w:rPr>
        <w:t>design and</w:t>
      </w:r>
      <w:r w:rsidR="00192E4D" w:rsidRPr="00BF13E9">
        <w:rPr>
          <w:rFonts w:ascii="Times New Roman" w:hAnsi="Times New Roman" w:cs="Times New Roman"/>
        </w:rPr>
        <w:t xml:space="preserve"> </w:t>
      </w:r>
      <w:r w:rsidR="009945A7" w:rsidRPr="00BF13E9">
        <w:rPr>
          <w:rFonts w:ascii="Times New Roman" w:hAnsi="Times New Roman" w:cs="Times New Roman"/>
        </w:rPr>
        <w:t>documenting the design blue</w:t>
      </w:r>
      <w:r w:rsidRPr="00BF13E9">
        <w:rPr>
          <w:rFonts w:ascii="Times New Roman" w:hAnsi="Times New Roman" w:cs="Times New Roman"/>
        </w:rPr>
        <w:t>prints. Then pr</w:t>
      </w:r>
      <w:r w:rsidR="00D95C57" w:rsidRPr="00BF13E9">
        <w:rPr>
          <w:rFonts w:ascii="Times New Roman" w:hAnsi="Times New Roman" w:cs="Times New Roman"/>
        </w:rPr>
        <w:t xml:space="preserve">ogramming </w:t>
      </w:r>
      <w:r w:rsidR="00192E4D" w:rsidRPr="00BF13E9">
        <w:rPr>
          <w:rFonts w:ascii="Times New Roman" w:hAnsi="Times New Roman" w:cs="Times New Roman"/>
        </w:rPr>
        <w:t xml:space="preserve">the raw product, </w:t>
      </w:r>
      <w:r w:rsidRPr="00BF13E9">
        <w:rPr>
          <w:rFonts w:ascii="Times New Roman" w:hAnsi="Times New Roman" w:cs="Times New Roman"/>
        </w:rPr>
        <w:t>testing and bug fixes.</w:t>
      </w:r>
      <w:r w:rsidR="00192E4D" w:rsidRPr="00BF13E9">
        <w:rPr>
          <w:rFonts w:ascii="Times New Roman" w:hAnsi="Times New Roman" w:cs="Times New Roman"/>
        </w:rPr>
        <w:t xml:space="preserve"> Finally</w:t>
      </w:r>
      <w:r w:rsidRPr="00BF13E9">
        <w:rPr>
          <w:rFonts w:ascii="Times New Roman" w:hAnsi="Times New Roman" w:cs="Times New Roman"/>
        </w:rPr>
        <w:t xml:space="preserve"> creating and maintaining the software applications and frameworks that are crucial in software release life cycle resulting in product release this entire ex</w:t>
      </w:r>
      <w:r w:rsidR="00192E4D" w:rsidRPr="00BF13E9">
        <w:rPr>
          <w:rFonts w:ascii="Times New Roman" w:hAnsi="Times New Roman" w:cs="Times New Roman"/>
        </w:rPr>
        <w:t>ecution is part of</w:t>
      </w:r>
      <w:r w:rsidRPr="00BF13E9">
        <w:rPr>
          <w:rFonts w:ascii="Times New Roman" w:hAnsi="Times New Roman" w:cs="Times New Roman"/>
        </w:rPr>
        <w:t xml:space="preserve"> software d</w:t>
      </w:r>
      <w:r w:rsidR="009945A7" w:rsidRPr="00BF13E9">
        <w:rPr>
          <w:rFonts w:ascii="Times New Roman" w:hAnsi="Times New Roman" w:cs="Times New Roman"/>
        </w:rPr>
        <w:t>evelopment. S</w:t>
      </w:r>
      <w:r w:rsidRPr="00BF13E9">
        <w:rPr>
          <w:rFonts w:ascii="Times New Roman" w:hAnsi="Times New Roman" w:cs="Times New Roman"/>
        </w:rPr>
        <w:t xml:space="preserve">oftware development </w:t>
      </w:r>
      <w:r w:rsidR="00192E4D" w:rsidRPr="00BF13E9">
        <w:rPr>
          <w:rFonts w:ascii="Times New Roman" w:hAnsi="Times New Roman" w:cs="Times New Roman"/>
        </w:rPr>
        <w:t xml:space="preserve">life cycle models </w:t>
      </w:r>
      <w:r w:rsidR="00D809C6" w:rsidRPr="00BF13E9">
        <w:rPr>
          <w:rFonts w:ascii="Times New Roman" w:hAnsi="Times New Roman" w:cs="Times New Roman"/>
        </w:rPr>
        <w:t>namely as follows</w:t>
      </w:r>
      <w:r w:rsidR="002A78E0" w:rsidRPr="00BF13E9">
        <w:rPr>
          <w:rFonts w:ascii="Times New Roman" w:hAnsi="Times New Roman" w:cs="Times New Roman"/>
        </w:rPr>
        <w:fldChar w:fldCharType="begin"/>
      </w:r>
      <w:r w:rsidR="002A78E0" w:rsidRPr="00BF13E9">
        <w:rPr>
          <w:rFonts w:ascii="Times New Roman" w:hAnsi="Times New Roman" w:cs="Times New Roman"/>
        </w:rPr>
        <w:instrText xml:space="preserve"> ADDIN ZOTERO_ITEM CSL_CITATION {"citationID":"69vthq17u","properties":{"formattedCitation":"[2]","plainCitation":"[2]"},"citationItems":[{"id":727,"uris":["http://zotero.org/users/1768300/items/KJ3ZBKVQ"],"uri":["http://zotero.org/users/1768300/items/KJ3ZBKVQ"],"itemData":{"id":727,"type":"book","title":"Evaluating software architectures : methods and case studies","collection-title":"The SEI series in software engineering","publisher":"Addison-Wesley","publisher-place":"Boston, [Mass.]","source":"libris.kb.se","event-place":"Boston, [Mass.]","ISBN":"0-201-70482-X","shortTitle":"Evaluating software architectures","author":[{"family":"Clements","given":"Paul"},{"family":"Kazman","given":"Rick"},{"family":"Klein","given":"Mark"}],"issued":{"date-parts":[["2002"]]}}}],"schema":"https://github.com/citation-style-language/schema/raw/master/csl-citation.json"} </w:instrText>
      </w:r>
      <w:r w:rsidR="002A78E0" w:rsidRPr="00BF13E9">
        <w:rPr>
          <w:rFonts w:ascii="Times New Roman" w:hAnsi="Times New Roman" w:cs="Times New Roman"/>
        </w:rPr>
        <w:fldChar w:fldCharType="separate"/>
      </w:r>
      <w:r w:rsidR="002A78E0" w:rsidRPr="00BF13E9">
        <w:rPr>
          <w:rFonts w:ascii="Times New Roman" w:hAnsi="Times New Roman" w:cs="Times New Roman"/>
        </w:rPr>
        <w:t>[2]</w:t>
      </w:r>
      <w:r w:rsidR="002A78E0" w:rsidRPr="00BF13E9">
        <w:rPr>
          <w:rFonts w:ascii="Times New Roman" w:hAnsi="Times New Roman" w:cs="Times New Roman"/>
        </w:rPr>
        <w:fldChar w:fldCharType="end"/>
      </w:r>
      <w:r w:rsidR="00192E4D" w:rsidRPr="00BF13E9">
        <w:rPr>
          <w:rFonts w:ascii="Times New Roman" w:hAnsi="Times New Roman" w:cs="Times New Roman"/>
        </w:rPr>
        <w:t xml:space="preserve"> </w:t>
      </w:r>
    </w:p>
    <w:p w14:paraId="7AEA965E" w14:textId="16D28062" w:rsidR="00F33D25" w:rsidRPr="00BF13E9" w:rsidRDefault="00192E4D" w:rsidP="0097574A">
      <w:pPr>
        <w:jc w:val="both"/>
        <w:rPr>
          <w:rFonts w:ascii="Times New Roman" w:hAnsi="Times New Roman" w:cs="Times New Roman"/>
        </w:rPr>
      </w:pPr>
      <w:r w:rsidRPr="00BF13E9">
        <w:rPr>
          <w:rFonts w:ascii="Times New Roman" w:hAnsi="Times New Roman" w:cs="Times New Roman"/>
          <w:i/>
        </w:rPr>
        <w:t>Waterfall model</w:t>
      </w:r>
      <w:r w:rsidR="003E27A0" w:rsidRPr="00BF13E9">
        <w:rPr>
          <w:rFonts w:ascii="Times New Roman" w:hAnsi="Times New Roman" w:cs="Times New Roman"/>
        </w:rPr>
        <w:t>: I</w:t>
      </w:r>
      <w:r w:rsidRPr="00BF13E9">
        <w:rPr>
          <w:rFonts w:ascii="Times New Roman" w:hAnsi="Times New Roman" w:cs="Times New Roman"/>
        </w:rPr>
        <w:t>t i</w:t>
      </w:r>
      <w:r w:rsidR="003E27A0" w:rsidRPr="00BF13E9">
        <w:rPr>
          <w:rFonts w:ascii="Times New Roman" w:hAnsi="Times New Roman" w:cs="Times New Roman"/>
        </w:rPr>
        <w:t xml:space="preserve">s sequential, </w:t>
      </w:r>
      <w:r w:rsidR="009945A7" w:rsidRPr="00BF13E9">
        <w:rPr>
          <w:rFonts w:ascii="Times New Roman" w:hAnsi="Times New Roman" w:cs="Times New Roman"/>
        </w:rPr>
        <w:t xml:space="preserve">development process start after the </w:t>
      </w:r>
      <w:r w:rsidRPr="00BF13E9">
        <w:rPr>
          <w:rFonts w:ascii="Times New Roman" w:hAnsi="Times New Roman" w:cs="Times New Roman"/>
        </w:rPr>
        <w:t xml:space="preserve">previous phase is </w:t>
      </w:r>
      <w:r w:rsidR="00F915A5" w:rsidRPr="00BF13E9">
        <w:rPr>
          <w:rFonts w:ascii="Times New Roman" w:hAnsi="Times New Roman" w:cs="Times New Roman"/>
        </w:rPr>
        <w:t>complete</w:t>
      </w:r>
      <w:r w:rsidR="00DF3406" w:rsidRPr="00BF13E9">
        <w:rPr>
          <w:rFonts w:ascii="Times New Roman" w:hAnsi="Times New Roman" w:cs="Times New Roman"/>
        </w:rPr>
        <w:t xml:space="preserve"> </w:t>
      </w:r>
      <w:r w:rsidR="00DF3406" w:rsidRPr="00BF13E9">
        <w:rPr>
          <w:rFonts w:ascii="Times New Roman" w:hAnsi="Times New Roman" w:cs="Times New Roman"/>
        </w:rPr>
        <w:fldChar w:fldCharType="begin"/>
      </w:r>
      <w:r w:rsidR="00DF3406" w:rsidRPr="00BF13E9">
        <w:rPr>
          <w:rFonts w:ascii="Times New Roman" w:hAnsi="Times New Roman" w:cs="Times New Roman"/>
        </w:rPr>
        <w:instrText xml:space="preserve"> ADDIN ZOTERO_ITEM CSL_CITATION {"citationID":"jdjfua02j","properties":{"formattedCitation":"[2]","plainCitation":"[2]"},"citationItems":[{"id":727,"uris":["http://zotero.org/users/1768300/items/KJ3ZBKVQ"],"uri":["http://zotero.org/users/1768300/items/KJ3ZBKVQ"],"itemData":{"id":727,"type":"book","title":"Evaluating software architectures : methods and case studies","collection-title":"The SEI series in software engineering","publisher":"Addison-Wesley","publisher-place":"Boston, [Mass.]","source":"libris.kb.se","event-place":"Boston, [Mass.]","ISBN":"0-201-70482-X","shortTitle":"Evaluating software architectures","author":[{"family":"Clements","given":"Paul"},{"family":"Kazman","given":"Rick"},{"family":"Klein","given":"Mark"}],"issued":{"date-parts":[["2002"]]}}}],"schema":"https://github.com/citation-style-language/schema/raw/master/csl-citation.json"} </w:instrText>
      </w:r>
      <w:r w:rsidR="00DF3406" w:rsidRPr="00BF13E9">
        <w:rPr>
          <w:rFonts w:ascii="Times New Roman" w:hAnsi="Times New Roman" w:cs="Times New Roman"/>
        </w:rPr>
        <w:fldChar w:fldCharType="separate"/>
      </w:r>
      <w:r w:rsidR="00DF3406" w:rsidRPr="00BF13E9">
        <w:rPr>
          <w:rFonts w:ascii="Times New Roman" w:hAnsi="Times New Roman" w:cs="Times New Roman"/>
        </w:rPr>
        <w:t>[2]</w:t>
      </w:r>
      <w:r w:rsidR="00DF3406" w:rsidRPr="00BF13E9">
        <w:rPr>
          <w:rFonts w:ascii="Times New Roman" w:hAnsi="Times New Roman" w:cs="Times New Roman"/>
        </w:rPr>
        <w:fldChar w:fldCharType="end"/>
      </w:r>
      <w:r w:rsidR="00F915A5" w:rsidRPr="00BF13E9">
        <w:rPr>
          <w:rFonts w:ascii="Times New Roman" w:hAnsi="Times New Roman" w:cs="Times New Roman"/>
        </w:rPr>
        <w:t>.</w:t>
      </w:r>
      <w:r w:rsidRPr="00BF13E9">
        <w:rPr>
          <w:rFonts w:ascii="Times New Roman" w:hAnsi="Times New Roman" w:cs="Times New Roman"/>
        </w:rPr>
        <w:t xml:space="preserve"> </w:t>
      </w:r>
    </w:p>
    <w:p w14:paraId="1406AAC2" w14:textId="781E11F8" w:rsidR="00F33D25" w:rsidRPr="00BF13E9" w:rsidRDefault="00192E4D" w:rsidP="0097574A">
      <w:pPr>
        <w:jc w:val="both"/>
        <w:rPr>
          <w:rFonts w:ascii="Times New Roman" w:hAnsi="Times New Roman" w:cs="Times New Roman"/>
        </w:rPr>
      </w:pPr>
      <w:r w:rsidRPr="00BF13E9">
        <w:rPr>
          <w:rFonts w:ascii="Times New Roman" w:hAnsi="Times New Roman" w:cs="Times New Roman"/>
          <w:i/>
        </w:rPr>
        <w:t>V-shaped model</w:t>
      </w:r>
      <w:r w:rsidRPr="00BF13E9">
        <w:rPr>
          <w:rFonts w:ascii="Times New Roman" w:hAnsi="Times New Roman" w:cs="Times New Roman"/>
        </w:rPr>
        <w:t>:</w:t>
      </w:r>
      <w:r w:rsidR="00D809C6" w:rsidRPr="00BF13E9">
        <w:rPr>
          <w:rFonts w:ascii="Times New Roman" w:hAnsi="Times New Roman" w:cs="Times New Roman"/>
        </w:rPr>
        <w:t xml:space="preserve"> It is similar to</w:t>
      </w:r>
      <w:r w:rsidR="00C856CA" w:rsidRPr="00BF13E9">
        <w:rPr>
          <w:rFonts w:ascii="Times New Roman" w:hAnsi="Times New Roman" w:cs="Times New Roman"/>
        </w:rPr>
        <w:t xml:space="preserve"> a</w:t>
      </w:r>
      <w:r w:rsidR="00D809C6" w:rsidRPr="00BF13E9">
        <w:rPr>
          <w:rFonts w:ascii="Times New Roman" w:hAnsi="Times New Roman" w:cs="Times New Roman"/>
        </w:rPr>
        <w:t xml:space="preserve"> waterfall but instead of moving downwards the process steps are bent upwards</w:t>
      </w:r>
      <w:r w:rsidR="00F915A5" w:rsidRPr="00BF13E9">
        <w:rPr>
          <w:rFonts w:ascii="Times New Roman" w:hAnsi="Times New Roman" w:cs="Times New Roman"/>
        </w:rPr>
        <w:t xml:space="preserve"> after coding phase</w:t>
      </w:r>
      <w:r w:rsidR="00DF3406" w:rsidRPr="00BF13E9">
        <w:rPr>
          <w:rFonts w:ascii="Times New Roman" w:hAnsi="Times New Roman" w:cs="Times New Roman"/>
        </w:rPr>
        <w:t xml:space="preserve"> </w:t>
      </w:r>
      <w:r w:rsidR="00DF3406" w:rsidRPr="00BF13E9">
        <w:rPr>
          <w:rFonts w:ascii="Times New Roman" w:hAnsi="Times New Roman" w:cs="Times New Roman"/>
        </w:rPr>
        <w:fldChar w:fldCharType="begin"/>
      </w:r>
      <w:r w:rsidR="00DF3406" w:rsidRPr="00BF13E9">
        <w:rPr>
          <w:rFonts w:ascii="Times New Roman" w:hAnsi="Times New Roman" w:cs="Times New Roman"/>
        </w:rPr>
        <w:instrText xml:space="preserve"> ADDIN ZOTERO_ITEM CSL_CITATION {"citationID":"3duvgsoih","properties":{"formattedCitation":"[2]","plainCitation":"[2]"},"citationItems":[{"id":727,"uris":["http://zotero.org/users/1768300/items/KJ3ZBKVQ"],"uri":["http://zotero.org/users/1768300/items/KJ3ZBKVQ"],"itemData":{"id":727,"type":"book","title":"Evaluating software architectures : methods and case studies","collection-title":"The SEI series in software engineering","publisher":"Addison-Wesley","publisher-place":"Boston, [Mass.]","source":"libris.kb.se","event-place":"Boston, [Mass.]","ISBN":"0-201-70482-X","shortTitle":"Evaluating software architectures","author":[{"family":"Clements","given":"Paul"},{"family":"Kazman","given":"Rick"},{"family":"Klein","given":"Mark"}],"issued":{"date-parts":[["2002"]]}}}],"schema":"https://github.com/citation-style-language/schema/raw/master/csl-citation.json"} </w:instrText>
      </w:r>
      <w:r w:rsidR="00DF3406" w:rsidRPr="00BF13E9">
        <w:rPr>
          <w:rFonts w:ascii="Times New Roman" w:hAnsi="Times New Roman" w:cs="Times New Roman"/>
        </w:rPr>
        <w:fldChar w:fldCharType="separate"/>
      </w:r>
      <w:r w:rsidR="00DF3406" w:rsidRPr="00BF13E9">
        <w:rPr>
          <w:rFonts w:ascii="Times New Roman" w:hAnsi="Times New Roman" w:cs="Times New Roman"/>
        </w:rPr>
        <w:t>[2]</w:t>
      </w:r>
      <w:r w:rsidR="00DF3406" w:rsidRPr="00BF13E9">
        <w:rPr>
          <w:rFonts w:ascii="Times New Roman" w:hAnsi="Times New Roman" w:cs="Times New Roman"/>
        </w:rPr>
        <w:fldChar w:fldCharType="end"/>
      </w:r>
      <w:r w:rsidR="00F915A5" w:rsidRPr="00BF13E9">
        <w:rPr>
          <w:rFonts w:ascii="Times New Roman" w:hAnsi="Times New Roman" w:cs="Times New Roman"/>
        </w:rPr>
        <w:t>.</w:t>
      </w:r>
      <w:r w:rsidR="0039060C" w:rsidRPr="00BF13E9">
        <w:rPr>
          <w:rFonts w:ascii="Times New Roman" w:hAnsi="Times New Roman" w:cs="Times New Roman"/>
        </w:rPr>
        <w:t xml:space="preserve"> </w:t>
      </w:r>
    </w:p>
    <w:p w14:paraId="2972F521" w14:textId="04A93359" w:rsidR="00F33D25" w:rsidRPr="00BF13E9" w:rsidRDefault="00001438" w:rsidP="0097574A">
      <w:pPr>
        <w:jc w:val="both"/>
        <w:rPr>
          <w:rFonts w:ascii="Times New Roman" w:hAnsi="Times New Roman" w:cs="Times New Roman"/>
        </w:rPr>
      </w:pPr>
      <w:r w:rsidRPr="00BF13E9">
        <w:rPr>
          <w:rFonts w:ascii="Times New Roman" w:hAnsi="Times New Roman" w:cs="Times New Roman"/>
          <w:i/>
        </w:rPr>
        <w:t>E</w:t>
      </w:r>
      <w:r w:rsidR="00192E4D" w:rsidRPr="00BF13E9">
        <w:rPr>
          <w:rFonts w:ascii="Times New Roman" w:hAnsi="Times New Roman" w:cs="Times New Roman"/>
          <w:i/>
        </w:rPr>
        <w:t>volutionary prototyping model</w:t>
      </w:r>
      <w:r w:rsidR="00C856CA" w:rsidRPr="00BF13E9">
        <w:rPr>
          <w:rFonts w:ascii="Times New Roman" w:hAnsi="Times New Roman" w:cs="Times New Roman"/>
        </w:rPr>
        <w:t xml:space="preserve">: For </w:t>
      </w:r>
      <w:r w:rsidR="00D809C6" w:rsidRPr="00BF13E9">
        <w:rPr>
          <w:rFonts w:ascii="Times New Roman" w:hAnsi="Times New Roman" w:cs="Times New Roman"/>
        </w:rPr>
        <w:t>creating proto</w:t>
      </w:r>
      <w:r w:rsidR="00F915A5" w:rsidRPr="00BF13E9">
        <w:rPr>
          <w:rFonts w:ascii="Times New Roman" w:hAnsi="Times New Roman" w:cs="Times New Roman"/>
        </w:rPr>
        <w:t>types for software applications</w:t>
      </w:r>
      <w:r w:rsidR="00DF3406" w:rsidRPr="00BF13E9">
        <w:rPr>
          <w:rFonts w:ascii="Times New Roman" w:hAnsi="Times New Roman" w:cs="Times New Roman"/>
        </w:rPr>
        <w:fldChar w:fldCharType="begin"/>
      </w:r>
      <w:r w:rsidR="00DF3406" w:rsidRPr="00BF13E9">
        <w:rPr>
          <w:rFonts w:ascii="Times New Roman" w:hAnsi="Times New Roman" w:cs="Times New Roman"/>
        </w:rPr>
        <w:instrText xml:space="preserve"> ADDIN ZOTERO_ITEM CSL_CITATION {"citationID":"964mf3hjn","properties":{"formattedCitation":"[2]","plainCitation":"[2]"},"citationItems":[{"id":727,"uris":["http://zotero.org/users/1768300/items/KJ3ZBKVQ"],"uri":["http://zotero.org/users/1768300/items/KJ3ZBKVQ"],"itemData":{"id":727,"type":"book","title":"Evaluating software architectures : methods and case studies","collection-title":"The SEI series in software engineering","publisher":"Addison-Wesley","publisher-place":"Boston, [Mass.]","source":"libris.kb.se","event-place":"Boston, [Mass.]","ISBN":"0-201-70482-X","shortTitle":"Evaluating software architectures","author":[{"family":"Clements","given":"Paul"},{"family":"Kazman","given":"Rick"},{"family":"Klein","given":"Mark"}],"issued":{"date-parts":[["2002"]]}}}],"schema":"https://github.com/citation-style-language/schema/raw/master/csl-citation.json"} </w:instrText>
      </w:r>
      <w:r w:rsidR="00DF3406" w:rsidRPr="00BF13E9">
        <w:rPr>
          <w:rFonts w:ascii="Times New Roman" w:hAnsi="Times New Roman" w:cs="Times New Roman"/>
        </w:rPr>
        <w:fldChar w:fldCharType="separate"/>
      </w:r>
      <w:r w:rsidR="00DF3406" w:rsidRPr="00BF13E9">
        <w:rPr>
          <w:rFonts w:ascii="Times New Roman" w:hAnsi="Times New Roman" w:cs="Times New Roman"/>
        </w:rPr>
        <w:t>[2]</w:t>
      </w:r>
      <w:r w:rsidR="00DF3406" w:rsidRPr="00BF13E9">
        <w:rPr>
          <w:rFonts w:ascii="Times New Roman" w:hAnsi="Times New Roman" w:cs="Times New Roman"/>
        </w:rPr>
        <w:fldChar w:fldCharType="end"/>
      </w:r>
      <w:r w:rsidR="00DF3406" w:rsidRPr="00BF13E9">
        <w:rPr>
          <w:rFonts w:ascii="Times New Roman" w:hAnsi="Times New Roman" w:cs="Times New Roman"/>
        </w:rPr>
        <w:t xml:space="preserve"> </w:t>
      </w:r>
      <w:r w:rsidR="00F915A5" w:rsidRPr="00BF13E9">
        <w:rPr>
          <w:rFonts w:ascii="Times New Roman" w:hAnsi="Times New Roman" w:cs="Times New Roman"/>
        </w:rPr>
        <w:t>.</w:t>
      </w:r>
      <w:r w:rsidR="0039060C" w:rsidRPr="00BF13E9">
        <w:rPr>
          <w:rFonts w:ascii="Times New Roman" w:hAnsi="Times New Roman" w:cs="Times New Roman"/>
        </w:rPr>
        <w:t xml:space="preserve"> </w:t>
      </w:r>
    </w:p>
    <w:p w14:paraId="49561948" w14:textId="23A295BB" w:rsidR="00F33D25" w:rsidRPr="00BF13E9" w:rsidRDefault="00A26DD4" w:rsidP="0097574A">
      <w:pPr>
        <w:jc w:val="both"/>
        <w:rPr>
          <w:rFonts w:ascii="Times New Roman" w:hAnsi="Times New Roman" w:cs="Times New Roman"/>
        </w:rPr>
      </w:pPr>
      <w:r w:rsidRPr="00BF13E9">
        <w:rPr>
          <w:rFonts w:ascii="Times New Roman" w:hAnsi="Times New Roman" w:cs="Times New Roman"/>
        </w:rPr>
        <w:t>S</w:t>
      </w:r>
      <w:r w:rsidR="00192E4D" w:rsidRPr="00BF13E9">
        <w:rPr>
          <w:rFonts w:ascii="Times New Roman" w:hAnsi="Times New Roman" w:cs="Times New Roman"/>
        </w:rPr>
        <w:t>piral model</w:t>
      </w:r>
      <w:r w:rsidR="00D809C6" w:rsidRPr="00BF13E9">
        <w:rPr>
          <w:rFonts w:ascii="Times New Roman" w:hAnsi="Times New Roman" w:cs="Times New Roman"/>
        </w:rPr>
        <w:t>: It is designed to combine both design and prototype in steps while utilizing both bottom</w:t>
      </w:r>
      <w:r w:rsidRPr="00BF13E9">
        <w:rPr>
          <w:rFonts w:ascii="Times New Roman" w:hAnsi="Times New Roman" w:cs="Times New Roman"/>
        </w:rPr>
        <w:t>s</w:t>
      </w:r>
      <w:r w:rsidR="00D809C6" w:rsidRPr="00BF13E9">
        <w:rPr>
          <w:rFonts w:ascii="Times New Roman" w:hAnsi="Times New Roman" w:cs="Times New Roman"/>
        </w:rPr>
        <w:t xml:space="preserve"> up and top down</w:t>
      </w:r>
      <w:r w:rsidR="00F915A5" w:rsidRPr="00BF13E9">
        <w:rPr>
          <w:rFonts w:ascii="Times New Roman" w:hAnsi="Times New Roman" w:cs="Times New Roman"/>
        </w:rPr>
        <w:t xml:space="preserve"> concepts</w:t>
      </w:r>
      <w:r w:rsidR="00DF3406" w:rsidRPr="00BF13E9">
        <w:rPr>
          <w:rFonts w:ascii="Times New Roman" w:hAnsi="Times New Roman" w:cs="Times New Roman"/>
        </w:rPr>
        <w:t xml:space="preserve"> </w:t>
      </w:r>
      <w:r w:rsidR="00DF3406" w:rsidRPr="00BF13E9">
        <w:rPr>
          <w:rFonts w:ascii="Times New Roman" w:hAnsi="Times New Roman" w:cs="Times New Roman"/>
        </w:rPr>
        <w:fldChar w:fldCharType="begin"/>
      </w:r>
      <w:r w:rsidR="00DF3406" w:rsidRPr="00BF13E9">
        <w:rPr>
          <w:rFonts w:ascii="Times New Roman" w:hAnsi="Times New Roman" w:cs="Times New Roman"/>
        </w:rPr>
        <w:instrText xml:space="preserve"> ADDIN ZOTERO_ITEM CSL_CITATION {"citationID":"mirvb6326","properties":{"formattedCitation":"[2]","plainCitation":"[2]"},"citationItems":[{"id":727,"uris":["http://zotero.org/users/1768300/items/KJ3ZBKVQ"],"uri":["http://zotero.org/users/1768300/items/KJ3ZBKVQ"],"itemData":{"id":727,"type":"book","title":"Evaluating software architectures : methods and case studies","collection-title":"The SEI series in software engineering","publisher":"Addison-Wesley","publisher-place":"Boston, [Mass.]","source":"libris.kb.se","event-place":"Boston, [Mass.]","ISBN":"0-201-70482-X","shortTitle":"Evaluating software architectures","author":[{"family":"Clements","given":"Paul"},{"family":"Kazman","given":"Rick"},{"family":"Klein","given":"Mark"}],"issued":{"date-parts":[["2002"]]}}}],"schema":"https://github.com/citation-style-language/schema/raw/master/csl-citation.json"} </w:instrText>
      </w:r>
      <w:r w:rsidR="00DF3406" w:rsidRPr="00BF13E9">
        <w:rPr>
          <w:rFonts w:ascii="Times New Roman" w:hAnsi="Times New Roman" w:cs="Times New Roman"/>
        </w:rPr>
        <w:fldChar w:fldCharType="separate"/>
      </w:r>
      <w:r w:rsidR="00DF3406" w:rsidRPr="00BF13E9">
        <w:rPr>
          <w:rFonts w:ascii="Times New Roman" w:hAnsi="Times New Roman" w:cs="Times New Roman"/>
        </w:rPr>
        <w:t>[2]</w:t>
      </w:r>
      <w:r w:rsidR="00DF3406" w:rsidRPr="00BF13E9">
        <w:rPr>
          <w:rFonts w:ascii="Times New Roman" w:hAnsi="Times New Roman" w:cs="Times New Roman"/>
        </w:rPr>
        <w:fldChar w:fldCharType="end"/>
      </w:r>
      <w:r w:rsidR="00F915A5" w:rsidRPr="00BF13E9">
        <w:rPr>
          <w:rFonts w:ascii="Times New Roman" w:hAnsi="Times New Roman" w:cs="Times New Roman"/>
        </w:rPr>
        <w:t>.</w:t>
      </w:r>
      <w:r w:rsidR="00192E4D" w:rsidRPr="00BF13E9">
        <w:rPr>
          <w:rFonts w:ascii="Times New Roman" w:hAnsi="Times New Roman" w:cs="Times New Roman"/>
        </w:rPr>
        <w:t xml:space="preserve"> </w:t>
      </w:r>
    </w:p>
    <w:p w14:paraId="43B8E166" w14:textId="4A1C5074" w:rsidR="00F33D25" w:rsidRPr="00BF13E9" w:rsidRDefault="00D809C6" w:rsidP="0097574A">
      <w:pPr>
        <w:jc w:val="both"/>
        <w:rPr>
          <w:rFonts w:ascii="Times New Roman" w:hAnsi="Times New Roman" w:cs="Times New Roman"/>
        </w:rPr>
      </w:pPr>
      <w:r w:rsidRPr="00BF13E9">
        <w:rPr>
          <w:rFonts w:ascii="Times New Roman" w:hAnsi="Times New Roman" w:cs="Times New Roman"/>
          <w:i/>
        </w:rPr>
        <w:t>I</w:t>
      </w:r>
      <w:r w:rsidR="00192E4D" w:rsidRPr="00BF13E9">
        <w:rPr>
          <w:rFonts w:ascii="Times New Roman" w:hAnsi="Times New Roman" w:cs="Times New Roman"/>
          <w:i/>
        </w:rPr>
        <w:t>terative</w:t>
      </w:r>
      <w:r w:rsidR="00AB0CFF" w:rsidRPr="00BF13E9">
        <w:rPr>
          <w:rFonts w:ascii="Times New Roman" w:hAnsi="Times New Roman" w:cs="Times New Roman"/>
          <w:i/>
        </w:rPr>
        <w:t xml:space="preserve"> </w:t>
      </w:r>
      <w:r w:rsidR="00192E4D" w:rsidRPr="00BF13E9">
        <w:rPr>
          <w:rFonts w:ascii="Times New Roman" w:hAnsi="Times New Roman" w:cs="Times New Roman"/>
          <w:i/>
        </w:rPr>
        <w:t>and incremental model</w:t>
      </w:r>
      <w:r w:rsidRPr="00BF13E9">
        <w:rPr>
          <w:rFonts w:ascii="Times New Roman" w:hAnsi="Times New Roman" w:cs="Times New Roman"/>
        </w:rPr>
        <w:t xml:space="preserve">: It overcomes </w:t>
      </w:r>
      <w:r w:rsidR="00A26DD4" w:rsidRPr="00BF13E9">
        <w:rPr>
          <w:rFonts w:ascii="Times New Roman" w:hAnsi="Times New Roman" w:cs="Times New Roman"/>
        </w:rPr>
        <w:t xml:space="preserve">the </w:t>
      </w:r>
      <w:r w:rsidRPr="00BF13E9">
        <w:rPr>
          <w:rFonts w:ascii="Times New Roman" w:hAnsi="Times New Roman" w:cs="Times New Roman"/>
        </w:rPr>
        <w:t>weakness of waterfall, it starts initia</w:t>
      </w:r>
      <w:r w:rsidR="00A26DD4" w:rsidRPr="00BF13E9">
        <w:rPr>
          <w:rFonts w:ascii="Times New Roman" w:hAnsi="Times New Roman" w:cs="Times New Roman"/>
        </w:rPr>
        <w:t>lly with</w:t>
      </w:r>
      <w:r w:rsidRPr="00BF13E9">
        <w:rPr>
          <w:rFonts w:ascii="Times New Roman" w:hAnsi="Times New Roman" w:cs="Times New Roman"/>
        </w:rPr>
        <w:t xml:space="preserve"> planning and ends with deployment with cyclic interactions in between</w:t>
      </w:r>
      <w:r w:rsidR="00DF3406" w:rsidRPr="00BF13E9">
        <w:rPr>
          <w:rFonts w:ascii="Times New Roman" w:hAnsi="Times New Roman" w:cs="Times New Roman"/>
        </w:rPr>
        <w:t xml:space="preserve"> </w:t>
      </w:r>
      <w:r w:rsidR="00DF3406" w:rsidRPr="00BF13E9">
        <w:rPr>
          <w:rFonts w:ascii="Times New Roman" w:hAnsi="Times New Roman" w:cs="Times New Roman"/>
        </w:rPr>
        <w:fldChar w:fldCharType="begin"/>
      </w:r>
      <w:r w:rsidR="00DF3406" w:rsidRPr="00BF13E9">
        <w:rPr>
          <w:rFonts w:ascii="Times New Roman" w:hAnsi="Times New Roman" w:cs="Times New Roman"/>
        </w:rPr>
        <w:instrText xml:space="preserve"> ADDIN ZOTERO_ITEM CSL_CITATION {"citationID":"23j3rglssm","properties":{"formattedCitation":"[2]","plainCitation":"[2]"},"citationItems":[{"id":727,"uris":["http://zotero.org/users/1768300/items/KJ3ZBKVQ"],"uri":["http://zotero.org/users/1768300/items/KJ3ZBKVQ"],"itemData":{"id":727,"type":"book","title":"Evaluating software architectures : methods and case studies","collection-title":"The SEI series in software engineering","publisher":"Addison-Wesley","publisher-place":"Boston, [Mass.]","source":"libris.kb.se","event-place":"Boston, [Mass.]","ISBN":"0-201-70482-X","shortTitle":"Evaluating software architectures","author":[{"family":"Clements","given":"Paul"},{"family":"Kazman","given":"Rick"},{"family":"Klein","given":"Mark"}],"issued":{"date-parts":[["2002"]]}}}],"schema":"https://github.com/citation-style-language/schema/raw/master/csl-citation.json"} </w:instrText>
      </w:r>
      <w:r w:rsidR="00DF3406" w:rsidRPr="00BF13E9">
        <w:rPr>
          <w:rFonts w:ascii="Times New Roman" w:hAnsi="Times New Roman" w:cs="Times New Roman"/>
        </w:rPr>
        <w:fldChar w:fldCharType="separate"/>
      </w:r>
      <w:r w:rsidR="00DF3406" w:rsidRPr="00BF13E9">
        <w:rPr>
          <w:rFonts w:ascii="Times New Roman" w:hAnsi="Times New Roman" w:cs="Times New Roman"/>
        </w:rPr>
        <w:t>[2]</w:t>
      </w:r>
      <w:r w:rsidR="00DF3406" w:rsidRPr="00BF13E9">
        <w:rPr>
          <w:rFonts w:ascii="Times New Roman" w:hAnsi="Times New Roman" w:cs="Times New Roman"/>
        </w:rPr>
        <w:fldChar w:fldCharType="end"/>
      </w:r>
      <w:r w:rsidR="00F915A5" w:rsidRPr="00BF13E9">
        <w:rPr>
          <w:rFonts w:ascii="Times New Roman" w:hAnsi="Times New Roman" w:cs="Times New Roman"/>
        </w:rPr>
        <w:t>.</w:t>
      </w:r>
      <w:r w:rsidR="0039060C" w:rsidRPr="00BF13E9">
        <w:rPr>
          <w:rFonts w:ascii="Times New Roman" w:hAnsi="Times New Roman" w:cs="Times New Roman"/>
        </w:rPr>
        <w:t xml:space="preserve"> </w:t>
      </w:r>
    </w:p>
    <w:p w14:paraId="2C87F10B" w14:textId="38BE3424" w:rsidR="00F33D25" w:rsidRPr="00BF13E9" w:rsidRDefault="00AB0CFF" w:rsidP="0097574A">
      <w:pPr>
        <w:jc w:val="both"/>
        <w:rPr>
          <w:rFonts w:ascii="Times New Roman" w:hAnsi="Times New Roman" w:cs="Times New Roman"/>
        </w:rPr>
      </w:pPr>
      <w:r w:rsidRPr="00BF13E9">
        <w:rPr>
          <w:rFonts w:ascii="Times New Roman" w:hAnsi="Times New Roman" w:cs="Times New Roman"/>
          <w:i/>
        </w:rPr>
        <w:lastRenderedPageBreak/>
        <w:t>Agile software development</w:t>
      </w:r>
      <w:r w:rsidR="00D809C6" w:rsidRPr="00BF13E9">
        <w:rPr>
          <w:rFonts w:ascii="Times New Roman" w:hAnsi="Times New Roman" w:cs="Times New Roman"/>
          <w:i/>
        </w:rPr>
        <w:t>:</w:t>
      </w:r>
      <w:r w:rsidRPr="00BF13E9">
        <w:rPr>
          <w:rFonts w:ascii="Times New Roman" w:hAnsi="Times New Roman" w:cs="Times New Roman"/>
        </w:rPr>
        <w:t xml:space="preserve"> </w:t>
      </w:r>
      <w:r w:rsidR="00D809C6" w:rsidRPr="00BF13E9">
        <w:rPr>
          <w:rFonts w:ascii="Times New Roman" w:hAnsi="Times New Roman" w:cs="Times New Roman"/>
        </w:rPr>
        <w:t xml:space="preserve">Is unique </w:t>
      </w:r>
      <w:r w:rsidR="00D42232" w:rsidRPr="00BF13E9">
        <w:rPr>
          <w:rFonts w:ascii="Times New Roman" w:hAnsi="Times New Roman" w:cs="Times New Roman"/>
        </w:rPr>
        <w:t>a</w:t>
      </w:r>
      <w:r w:rsidR="00D809C6" w:rsidRPr="00BF13E9">
        <w:rPr>
          <w:rFonts w:ascii="Times New Roman" w:hAnsi="Times New Roman" w:cs="Times New Roman"/>
        </w:rPr>
        <w:t>nd based on iterative and incremental development. R</w:t>
      </w:r>
      <w:r w:rsidRPr="00BF13E9">
        <w:rPr>
          <w:rFonts w:ascii="Times New Roman" w:hAnsi="Times New Roman" w:cs="Times New Roman"/>
        </w:rPr>
        <w:t xml:space="preserve">equirements and solutions are evolved through continuous </w:t>
      </w:r>
      <w:r w:rsidR="00A26DD4" w:rsidRPr="00BF13E9">
        <w:rPr>
          <w:rFonts w:ascii="Times New Roman" w:hAnsi="Times New Roman" w:cs="Times New Roman"/>
        </w:rPr>
        <w:t>cross-</w:t>
      </w:r>
      <w:r w:rsidR="00D809C6" w:rsidRPr="00BF13E9">
        <w:rPr>
          <w:rFonts w:ascii="Times New Roman" w:hAnsi="Times New Roman" w:cs="Times New Roman"/>
        </w:rPr>
        <w:t>functional team collaboration</w:t>
      </w:r>
      <w:r w:rsidR="00DF3406" w:rsidRPr="00BF13E9">
        <w:rPr>
          <w:rFonts w:ascii="Times New Roman" w:hAnsi="Times New Roman" w:cs="Times New Roman"/>
        </w:rPr>
        <w:t xml:space="preserve"> </w:t>
      </w:r>
      <w:r w:rsidR="00DF3406" w:rsidRPr="00BF13E9">
        <w:rPr>
          <w:rFonts w:ascii="Times New Roman" w:hAnsi="Times New Roman" w:cs="Times New Roman"/>
        </w:rPr>
        <w:fldChar w:fldCharType="begin"/>
      </w:r>
      <w:r w:rsidR="00DF3406" w:rsidRPr="00BF13E9">
        <w:rPr>
          <w:rFonts w:ascii="Times New Roman" w:hAnsi="Times New Roman" w:cs="Times New Roman"/>
        </w:rPr>
        <w:instrText xml:space="preserve"> ADDIN ZOTERO_ITEM CSL_CITATION {"citationID":"9geiehtlh","properties":{"formattedCitation":"[2]","plainCitation":"[2]"},"citationItems":[{"id":727,"uris":["http://zotero.org/users/1768300/items/KJ3ZBKVQ"],"uri":["http://zotero.org/users/1768300/items/KJ3ZBKVQ"],"itemData":{"id":727,"type":"book","title":"Evaluating software architectures : methods and case studies","collection-title":"The SEI series in software engineering","publisher":"Addison-Wesley","publisher-place":"Boston, [Mass.]","source":"libris.kb.se","event-place":"Boston, [Mass.]","ISBN":"0-201-70482-X","shortTitle":"Evaluating software architectures","author":[{"family":"Clements","given":"Paul"},{"family":"Kazman","given":"Rick"},{"family":"Klein","given":"Mark"}],"issued":{"date-parts":[["2002"]]}}}],"schema":"https://github.com/citation-style-language/schema/raw/master/csl-citation.json"} </w:instrText>
      </w:r>
      <w:r w:rsidR="00DF3406" w:rsidRPr="00BF13E9">
        <w:rPr>
          <w:rFonts w:ascii="Times New Roman" w:hAnsi="Times New Roman" w:cs="Times New Roman"/>
        </w:rPr>
        <w:fldChar w:fldCharType="separate"/>
      </w:r>
      <w:r w:rsidR="00DF3406" w:rsidRPr="00BF13E9">
        <w:rPr>
          <w:rFonts w:ascii="Times New Roman" w:hAnsi="Times New Roman" w:cs="Times New Roman"/>
        </w:rPr>
        <w:t>[2]</w:t>
      </w:r>
      <w:r w:rsidR="00DF3406" w:rsidRPr="00BF13E9">
        <w:rPr>
          <w:rFonts w:ascii="Times New Roman" w:hAnsi="Times New Roman" w:cs="Times New Roman"/>
        </w:rPr>
        <w:fldChar w:fldCharType="end"/>
      </w:r>
      <w:r w:rsidRPr="00BF13E9">
        <w:rPr>
          <w:rFonts w:ascii="Times New Roman" w:hAnsi="Times New Roman" w:cs="Times New Roman"/>
        </w:rPr>
        <w:t xml:space="preserve">. </w:t>
      </w:r>
    </w:p>
    <w:p w14:paraId="23373F52" w14:textId="6949E093" w:rsidR="008840DB" w:rsidRPr="00BF13E9" w:rsidRDefault="003046AB" w:rsidP="0097574A">
      <w:pPr>
        <w:jc w:val="both"/>
        <w:rPr>
          <w:rFonts w:ascii="Times New Roman" w:hAnsi="Times New Roman" w:cs="Times New Roman"/>
        </w:rPr>
      </w:pPr>
      <w:r w:rsidRPr="00BF13E9">
        <w:rPr>
          <w:rFonts w:ascii="Times New Roman" w:hAnsi="Times New Roman" w:cs="Times New Roman"/>
        </w:rPr>
        <w:t>Our primary</w:t>
      </w:r>
      <w:r w:rsidR="00DC721D" w:rsidRPr="00BF13E9">
        <w:rPr>
          <w:rFonts w:ascii="Times New Roman" w:hAnsi="Times New Roman" w:cs="Times New Roman"/>
        </w:rPr>
        <w:t xml:space="preserve"> research focus </w:t>
      </w:r>
      <w:r w:rsidR="00D809C6" w:rsidRPr="00BF13E9">
        <w:rPr>
          <w:rFonts w:ascii="Times New Roman" w:hAnsi="Times New Roman" w:cs="Times New Roman"/>
        </w:rPr>
        <w:t>is on agile software development. A</w:t>
      </w:r>
      <w:r w:rsidR="00AB0CFF" w:rsidRPr="00BF13E9">
        <w:rPr>
          <w:rFonts w:ascii="Times New Roman" w:hAnsi="Times New Roman" w:cs="Times New Roman"/>
        </w:rPr>
        <w:t xml:space="preserve">gile methodologies that </w:t>
      </w:r>
      <w:r w:rsidR="00D809C6" w:rsidRPr="00BF13E9">
        <w:rPr>
          <w:rFonts w:ascii="Times New Roman" w:hAnsi="Times New Roman" w:cs="Times New Roman"/>
        </w:rPr>
        <w:t xml:space="preserve">are widespread </w:t>
      </w:r>
      <w:r w:rsidR="00AB0CFF" w:rsidRPr="00BF13E9">
        <w:rPr>
          <w:rFonts w:ascii="Times New Roman" w:hAnsi="Times New Roman" w:cs="Times New Roman"/>
        </w:rPr>
        <w:t xml:space="preserve">in software development are scrum and extreme </w:t>
      </w:r>
      <w:r w:rsidR="002A78E0" w:rsidRPr="00BF13E9">
        <w:rPr>
          <w:rFonts w:ascii="Times New Roman" w:hAnsi="Times New Roman" w:cs="Times New Roman"/>
        </w:rPr>
        <w:t xml:space="preserve">programming </w:t>
      </w:r>
      <w:r w:rsidR="002A78E0" w:rsidRPr="00BF13E9">
        <w:rPr>
          <w:rFonts w:ascii="Times New Roman" w:hAnsi="Times New Roman" w:cs="Times New Roman"/>
        </w:rPr>
        <w:fldChar w:fldCharType="begin"/>
      </w:r>
      <w:r w:rsidR="002A78E0" w:rsidRPr="00BF13E9">
        <w:rPr>
          <w:rFonts w:ascii="Times New Roman" w:hAnsi="Times New Roman" w:cs="Times New Roman"/>
        </w:rPr>
        <w:instrText xml:space="preserve"> ADDIN ZOTERO_ITEM CSL_CITATION {"citationID":"2lbvbcf3v6","properties":{"formattedCitation":"[3]","plainCitation":"[3]"},"citationItems":[{"id":33,"uris":["http://zotero.org/users/1768300/items/63BKRMSU"],"uri":["http://zotero.org/users/1768300/items/63BKRMSU"],"itemData":{"id":33,"type":"article-journal","title":"A comparison between agile and traditional software development methodologies","container-title":"University of Western Australia","source":"Google Scholar","URL":"https://xa.yimg.com/kq/groups/71601056/324265895/name/A_comparision_between_Agile_and_Traditional_SW_development_methodologies.pdf","author":[{"family":"Awad","given":"M. A."}],"issued":{"date-parts":[["2005"]]},"accessed":{"date-parts":[["2014",10,24]]}}}],"schema":"https://github.com/citation-style-language/schema/raw/master/csl-citation.json"} </w:instrText>
      </w:r>
      <w:r w:rsidR="002A78E0" w:rsidRPr="00BF13E9">
        <w:rPr>
          <w:rFonts w:ascii="Times New Roman" w:hAnsi="Times New Roman" w:cs="Times New Roman"/>
        </w:rPr>
        <w:fldChar w:fldCharType="separate"/>
      </w:r>
      <w:r w:rsidR="002A78E0" w:rsidRPr="00BF13E9">
        <w:rPr>
          <w:rFonts w:ascii="Times New Roman" w:hAnsi="Times New Roman" w:cs="Times New Roman"/>
        </w:rPr>
        <w:t>[3]</w:t>
      </w:r>
      <w:r w:rsidR="002A78E0" w:rsidRPr="00BF13E9">
        <w:rPr>
          <w:rFonts w:ascii="Times New Roman" w:hAnsi="Times New Roman" w:cs="Times New Roman"/>
        </w:rPr>
        <w:fldChar w:fldCharType="end"/>
      </w:r>
      <w:r w:rsidR="00AB0CFF" w:rsidRPr="00BF13E9">
        <w:rPr>
          <w:rFonts w:ascii="Times New Roman" w:hAnsi="Times New Roman" w:cs="Times New Roman"/>
        </w:rPr>
        <w:t xml:space="preserve">. Agile </w:t>
      </w:r>
      <w:r w:rsidR="00D42232" w:rsidRPr="00BF13E9">
        <w:rPr>
          <w:rFonts w:ascii="Times New Roman" w:hAnsi="Times New Roman" w:cs="Times New Roman"/>
        </w:rPr>
        <w:t xml:space="preserve">has </w:t>
      </w:r>
      <w:r w:rsidRPr="00BF13E9">
        <w:rPr>
          <w:rFonts w:ascii="Times New Roman" w:hAnsi="Times New Roman" w:cs="Times New Roman"/>
        </w:rPr>
        <w:t xml:space="preserve">a </w:t>
      </w:r>
      <w:r w:rsidR="00D42232" w:rsidRPr="00BF13E9">
        <w:rPr>
          <w:rFonts w:ascii="Times New Roman" w:hAnsi="Times New Roman" w:cs="Times New Roman"/>
        </w:rPr>
        <w:t>number of t</w:t>
      </w:r>
      <w:r w:rsidRPr="00BF13E9">
        <w:rPr>
          <w:rFonts w:ascii="Times New Roman" w:hAnsi="Times New Roman" w:cs="Times New Roman"/>
        </w:rPr>
        <w:t>echniques that aim to improve</w:t>
      </w:r>
      <w:r w:rsidR="00D42232" w:rsidRPr="00BF13E9">
        <w:rPr>
          <w:rFonts w:ascii="Times New Roman" w:hAnsi="Times New Roman" w:cs="Times New Roman"/>
        </w:rPr>
        <w:t xml:space="preserve"> software testing</w:t>
      </w:r>
      <w:r w:rsidR="00AB0CFF" w:rsidRPr="00BF13E9">
        <w:rPr>
          <w:rFonts w:ascii="Times New Roman" w:hAnsi="Times New Roman" w:cs="Times New Roman"/>
        </w:rPr>
        <w:t>, interestingly in agile both development and test</w:t>
      </w:r>
      <w:r w:rsidR="00D42232" w:rsidRPr="00BF13E9">
        <w:rPr>
          <w:rFonts w:ascii="Times New Roman" w:hAnsi="Times New Roman" w:cs="Times New Roman"/>
        </w:rPr>
        <w:t xml:space="preserve">ing </w:t>
      </w:r>
      <w:r w:rsidR="00AB0CFF" w:rsidRPr="00BF13E9">
        <w:rPr>
          <w:rFonts w:ascii="Times New Roman" w:hAnsi="Times New Roman" w:cs="Times New Roman"/>
        </w:rPr>
        <w:t>r</w:t>
      </w:r>
      <w:r w:rsidR="001A2304" w:rsidRPr="00BF13E9">
        <w:rPr>
          <w:rFonts w:ascii="Times New Roman" w:hAnsi="Times New Roman" w:cs="Times New Roman"/>
        </w:rPr>
        <w:t>un parallel to</w:t>
      </w:r>
      <w:r w:rsidR="00D42232" w:rsidRPr="00BF13E9">
        <w:rPr>
          <w:rFonts w:ascii="Times New Roman" w:hAnsi="Times New Roman" w:cs="Times New Roman"/>
        </w:rPr>
        <w:t xml:space="preserve"> the i</w:t>
      </w:r>
      <w:r w:rsidR="001A2304" w:rsidRPr="00BF13E9">
        <w:rPr>
          <w:rFonts w:ascii="Times New Roman" w:hAnsi="Times New Roman" w:cs="Times New Roman"/>
        </w:rPr>
        <w:t xml:space="preserve">terative, </w:t>
      </w:r>
      <w:r w:rsidR="002A78E0" w:rsidRPr="00BF13E9">
        <w:rPr>
          <w:rFonts w:ascii="Times New Roman" w:hAnsi="Times New Roman" w:cs="Times New Roman"/>
        </w:rPr>
        <w:t xml:space="preserve">agile development </w:t>
      </w:r>
      <w:r w:rsidR="002A78E0" w:rsidRPr="00BF13E9">
        <w:rPr>
          <w:rFonts w:ascii="Times New Roman" w:hAnsi="Times New Roman" w:cs="Times New Roman"/>
        </w:rPr>
        <w:fldChar w:fldCharType="begin"/>
      </w:r>
      <w:r w:rsidR="002A78E0" w:rsidRPr="00BF13E9">
        <w:rPr>
          <w:rFonts w:ascii="Times New Roman" w:hAnsi="Times New Roman" w:cs="Times New Roman"/>
        </w:rPr>
        <w:instrText xml:space="preserve"> ADDIN ZOTERO_ITEM CSL_CITATION {"citationID":"2if5tvlfhj","properties":{"formattedCitation":"[4]","plainCitation":"[4]"},"citationItems":[{"id":730,"uris":["http://zotero.org/users/1768300/items/XKN6RVIE"],"uri":["http://zotero.org/users/1768300/items/XKN6RVIE"],"itemData":{"id":730,"type":"article-journal","title":"Management Challenges to Implementing Agile Processes in Traditional Development Organizations","container-title":"IEEE Software","page":"30-39","volume":"22","issue":"5","source":"CrossRef","DOI":"10.1109/MS.2005.129","ISSN":"0740-7459","language":"en","author":[{"family":"Boehm","given":"B."},{"family":"Turner","given":"R."}],"issued":{"date-parts":[["2005",9]]}}}],"schema":"https://github.com/citation-style-language/schema/raw/master/csl-citation.json"} </w:instrText>
      </w:r>
      <w:r w:rsidR="002A78E0" w:rsidRPr="00BF13E9">
        <w:rPr>
          <w:rFonts w:ascii="Times New Roman" w:hAnsi="Times New Roman" w:cs="Times New Roman"/>
        </w:rPr>
        <w:fldChar w:fldCharType="separate"/>
      </w:r>
      <w:r w:rsidR="002A78E0" w:rsidRPr="00BF13E9">
        <w:rPr>
          <w:rFonts w:ascii="Times New Roman" w:hAnsi="Times New Roman" w:cs="Times New Roman"/>
        </w:rPr>
        <w:t>[4]</w:t>
      </w:r>
      <w:r w:rsidR="002A78E0" w:rsidRPr="00BF13E9">
        <w:rPr>
          <w:rFonts w:ascii="Times New Roman" w:hAnsi="Times New Roman" w:cs="Times New Roman"/>
        </w:rPr>
        <w:fldChar w:fldCharType="end"/>
      </w:r>
      <w:r w:rsidR="00B06A24" w:rsidRPr="00BF13E9">
        <w:rPr>
          <w:rFonts w:ascii="Times New Roman" w:hAnsi="Times New Roman" w:cs="Times New Roman"/>
        </w:rPr>
        <w:t>. E</w:t>
      </w:r>
      <w:r w:rsidR="00AB0CFF" w:rsidRPr="00BF13E9">
        <w:rPr>
          <w:rFonts w:ascii="Times New Roman" w:hAnsi="Times New Roman" w:cs="Times New Roman"/>
        </w:rPr>
        <w:t>fficient practices in agile testing include automated unit tests, test driven development, regression testing, exploratory testing</w:t>
      </w:r>
      <w:r w:rsidR="002A78E0" w:rsidRPr="00BF13E9">
        <w:rPr>
          <w:rFonts w:ascii="Times New Roman" w:hAnsi="Times New Roman" w:cs="Times New Roman"/>
        </w:rPr>
        <w:t xml:space="preserve"> </w:t>
      </w:r>
      <w:r w:rsidR="002A78E0" w:rsidRPr="00BF13E9">
        <w:rPr>
          <w:rFonts w:ascii="Times New Roman" w:hAnsi="Times New Roman" w:cs="Times New Roman"/>
        </w:rPr>
        <w:fldChar w:fldCharType="begin"/>
      </w:r>
      <w:r w:rsidR="002A78E0" w:rsidRPr="00BF13E9">
        <w:rPr>
          <w:rFonts w:ascii="Times New Roman" w:hAnsi="Times New Roman" w:cs="Times New Roman"/>
        </w:rPr>
        <w:instrText xml:space="preserve"> ADDIN ZOTERO_ITEM CSL_CITATION {"citationID":"18dou9plva","properties":{"formattedCitation":"[5]","plainCitation":"[5]"},"citationItems":[{"id":170,"uris":["http://zotero.org/users/1768300/items/NV7G4JZQ"],"uri":["http://zotero.org/users/1768300/items/NV7G4JZQ"],"itemData":{"id":170,"type":"paper-conference","title":"Testing highly complex system of systems: an industrial case study","container-title":"Proceedings of the ACM-IEEE international symposium on Empirical software engineering and measurement","publisher":"ACM","page":"211–220","source":"Google Scholar","URL":"http://dl.acm.org.miman.bib.bth.se/citation.cfm?id=2372290","shortTitle":"Testing highly complex system of systems","author":[{"family":"Ali","given":"Nauman Bin"},{"family":"Petersen","given":"Kai"},{"family":"Mäntylä","given":"Mika"}],"issued":{"date-parts":[["2012"]]},"accessed":{"date-parts":[["2015",1,12]],"season":"T18:29:28Z"}}}],"schema":"https://github.com/citation-style-language/schema/raw/master/csl-citation.json"} </w:instrText>
      </w:r>
      <w:r w:rsidR="002A78E0" w:rsidRPr="00BF13E9">
        <w:rPr>
          <w:rFonts w:ascii="Times New Roman" w:hAnsi="Times New Roman" w:cs="Times New Roman"/>
        </w:rPr>
        <w:fldChar w:fldCharType="separate"/>
      </w:r>
      <w:r w:rsidR="002A78E0" w:rsidRPr="00BF13E9">
        <w:rPr>
          <w:rFonts w:ascii="Times New Roman" w:hAnsi="Times New Roman" w:cs="Times New Roman"/>
        </w:rPr>
        <w:t>[5]</w:t>
      </w:r>
      <w:r w:rsidR="002A78E0" w:rsidRPr="00BF13E9">
        <w:rPr>
          <w:rFonts w:ascii="Times New Roman" w:hAnsi="Times New Roman" w:cs="Times New Roman"/>
        </w:rPr>
        <w:fldChar w:fldCharType="end"/>
      </w:r>
      <w:r w:rsidR="00AB0CFF" w:rsidRPr="00BF13E9">
        <w:rPr>
          <w:rFonts w:ascii="Times New Roman" w:hAnsi="Times New Roman" w:cs="Times New Roman"/>
        </w:rPr>
        <w:t>.</w:t>
      </w:r>
      <w:r w:rsidR="004C2A9F" w:rsidRPr="00BF13E9">
        <w:rPr>
          <w:rFonts w:ascii="Times New Roman" w:hAnsi="Times New Roman" w:cs="Times New Roman"/>
        </w:rPr>
        <w:t xml:space="preserve"> Th</w:t>
      </w:r>
      <w:r w:rsidR="001A2304" w:rsidRPr="00BF13E9">
        <w:rPr>
          <w:rFonts w:ascii="Times New Roman" w:hAnsi="Times New Roman" w:cs="Times New Roman"/>
        </w:rPr>
        <w:t xml:space="preserve">e software projects are </w:t>
      </w:r>
      <w:r w:rsidR="004C2A9F" w:rsidRPr="00BF13E9">
        <w:rPr>
          <w:rFonts w:ascii="Times New Roman" w:hAnsi="Times New Roman" w:cs="Times New Roman"/>
        </w:rPr>
        <w:t>classified as small medium and large projects they can be explained based on lines of co</w:t>
      </w:r>
      <w:r w:rsidR="00412C63" w:rsidRPr="00BF13E9">
        <w:rPr>
          <w:rFonts w:ascii="Times New Roman" w:hAnsi="Times New Roman" w:cs="Times New Roman"/>
        </w:rPr>
        <w:t xml:space="preserve">de they develop normally in </w:t>
      </w:r>
      <w:r w:rsidR="00CA5A88" w:rsidRPr="00BF13E9">
        <w:rPr>
          <w:rFonts w:ascii="Times New Roman" w:hAnsi="Times New Roman" w:cs="Times New Roman"/>
        </w:rPr>
        <w:t>small</w:t>
      </w:r>
      <w:r w:rsidR="004C2A9F" w:rsidRPr="00BF13E9">
        <w:rPr>
          <w:rFonts w:ascii="Times New Roman" w:hAnsi="Times New Roman" w:cs="Times New Roman"/>
        </w:rPr>
        <w:t xml:space="preserve"> (0&lt;LOC&lt;10000); medium(10000&lt;LOC&lt;100000); </w:t>
      </w:r>
      <w:r w:rsidR="0037699E" w:rsidRPr="00BF13E9">
        <w:rPr>
          <w:rFonts w:ascii="Times New Roman" w:hAnsi="Times New Roman" w:cs="Times New Roman"/>
        </w:rPr>
        <w:t>Large (</w:t>
      </w:r>
      <w:r w:rsidR="004C2A9F" w:rsidRPr="00BF13E9">
        <w:rPr>
          <w:rFonts w:ascii="Times New Roman" w:hAnsi="Times New Roman" w:cs="Times New Roman"/>
        </w:rPr>
        <w:t>&gt;100000)</w:t>
      </w:r>
      <w:r w:rsidR="002A78E0" w:rsidRPr="00BF13E9">
        <w:rPr>
          <w:rFonts w:ascii="Times New Roman" w:hAnsi="Times New Roman" w:cs="Times New Roman"/>
        </w:rPr>
        <w:t xml:space="preserve"> </w:t>
      </w:r>
      <w:r w:rsidR="002A78E0" w:rsidRPr="00BF13E9">
        <w:rPr>
          <w:rFonts w:ascii="Times New Roman" w:hAnsi="Times New Roman" w:cs="Times New Roman"/>
        </w:rPr>
        <w:fldChar w:fldCharType="begin"/>
      </w:r>
      <w:r w:rsidR="002A78E0" w:rsidRPr="00BF13E9">
        <w:rPr>
          <w:rFonts w:ascii="Times New Roman" w:hAnsi="Times New Roman" w:cs="Times New Roman"/>
        </w:rPr>
        <w:instrText xml:space="preserve"> ADDIN ZOTERO_ITEM CSL_CITATION {"citationID":"1de56sbda5","properties":{"formattedCitation":"[6]","plainCitation":"[6]"},"citationItems":[{"id":724,"uris":["http://zotero.org/users/1768300/items/HZQHT9Q4"],"uri":["http://zotero.org/users/1768300/items/HZQHT9Q4"],"itemData":{"id":724,"type":"book","title":"Agile Software Development in the Large: Diving Into the Deep","publisher":"Addison-Wesley Professional","number-of-pages":"246","source":"Safari Books Online","abstract":"Who Says Large Teams Can’t Handle Agile Software Development? Agile or \"lightweight\" processes have revolutionized the software development industry. They're faster and more efficient than traditional software development processes. They enable developers to embrace requirement changes during the projectdeliver working software in frequent iterationsfocus on the human factor in software development Unfortunately, most agile processes are designed for small or mid-sized software development projects–bad news for large teams that have to deal with rapid changes to requirements. That means all large teams! With Agile Software Development in the Large, Jutta Eckstein–a leading speaker and consultant in the agile community–shows how to scale agile processes to teams of up to 200. The same techniques are also relevant to teams of as few as 10 developers, especially within large organizations. Topics include the agile value system as used in large teamsthe impact of a switch to agile processesthe agile coordination of several sub-teamsthe way project size and team size influence the underlying architecture Stop getting frustrated with inflexible processes that cripple your large projects! Use this book to harness the efficiency and adaptability of agile software development. Stop getting frustrated with inflexible processes that cripple your large projects! Use this book to harness the efficiency and adaptability of agile software development.","URL":"http://proquest.safaribooksonline.com.miman.bib.bth.se/9780133492408","ISBN":"978-0-13-349240-8","shortTitle":"Agile Software Development in the Large","language":"en","author":[{"family":"Eckstein","given":"Jutta"}],"issued":{"date-parts":[["2013",7,18]]},"accessed":{"date-parts":[["2016",2,7]]}}}],"schema":"https://github.com/citation-style-language/schema/raw/master/csl-citation.json"} </w:instrText>
      </w:r>
      <w:r w:rsidR="002A78E0" w:rsidRPr="00BF13E9">
        <w:rPr>
          <w:rFonts w:ascii="Times New Roman" w:hAnsi="Times New Roman" w:cs="Times New Roman"/>
        </w:rPr>
        <w:fldChar w:fldCharType="separate"/>
      </w:r>
      <w:r w:rsidR="002A78E0" w:rsidRPr="00BF13E9">
        <w:rPr>
          <w:rFonts w:ascii="Times New Roman" w:hAnsi="Times New Roman" w:cs="Times New Roman"/>
        </w:rPr>
        <w:t>[6]</w:t>
      </w:r>
      <w:r w:rsidR="002A78E0" w:rsidRPr="00BF13E9">
        <w:rPr>
          <w:rFonts w:ascii="Times New Roman" w:hAnsi="Times New Roman" w:cs="Times New Roman"/>
        </w:rPr>
        <w:fldChar w:fldCharType="end"/>
      </w:r>
      <w:r w:rsidR="004C2A9F" w:rsidRPr="00BF13E9">
        <w:rPr>
          <w:rFonts w:ascii="Times New Roman" w:hAnsi="Times New Roman" w:cs="Times New Roman"/>
        </w:rPr>
        <w:t xml:space="preserve">. </w:t>
      </w:r>
    </w:p>
    <w:p w14:paraId="4C615ED0" w14:textId="77777777" w:rsidR="00F12FF1" w:rsidRDefault="00F12FF1" w:rsidP="0097574A">
      <w:pPr>
        <w:jc w:val="both"/>
        <w:rPr>
          <w:rFonts w:ascii="Times New Roman" w:hAnsi="Times New Roman" w:cs="Times New Roman"/>
        </w:rPr>
      </w:pPr>
    </w:p>
    <w:p w14:paraId="02308ED6" w14:textId="77777777" w:rsidR="00F12FF1" w:rsidRPr="00BF13E9" w:rsidRDefault="00F12FF1" w:rsidP="00FF45BF">
      <w:pPr>
        <w:pStyle w:val="Heading2"/>
        <w:rPr>
          <w:sz w:val="28"/>
          <w:szCs w:val="28"/>
        </w:rPr>
      </w:pPr>
      <w:r w:rsidRPr="00BF13E9">
        <w:rPr>
          <w:sz w:val="28"/>
          <w:szCs w:val="28"/>
        </w:rPr>
        <w:t>Motivation and Related work</w:t>
      </w:r>
    </w:p>
    <w:p w14:paraId="1BE45573" w14:textId="4D7C7831" w:rsidR="00F12FF1" w:rsidRPr="00BF13E9" w:rsidRDefault="00F12FF1" w:rsidP="00F12FF1">
      <w:pPr>
        <w:pStyle w:val="Heading2"/>
        <w:numPr>
          <w:ilvl w:val="0"/>
          <w:numId w:val="0"/>
        </w:numPr>
        <w:jc w:val="both"/>
        <w:rPr>
          <w:rFonts w:ascii="Times New Roman" w:hAnsi="Times New Roman" w:cs="Times New Roman"/>
          <w:szCs w:val="24"/>
        </w:rPr>
      </w:pPr>
      <w:r w:rsidRPr="007C0DED">
        <w:rPr>
          <w:rFonts w:ascii="Times New Roman" w:hAnsi="Times New Roman" w:cs="Times New Roman"/>
          <w:b w:val="0"/>
          <w:i/>
          <w:szCs w:val="24"/>
        </w:rPr>
        <w:t>Related work in agile software development:</w:t>
      </w:r>
      <w:r w:rsidRPr="00BF13E9">
        <w:rPr>
          <w:rFonts w:ascii="Times New Roman" w:hAnsi="Times New Roman" w:cs="Times New Roman"/>
          <w:szCs w:val="24"/>
        </w:rPr>
        <w:t xml:space="preserve"> </w:t>
      </w:r>
      <w:r w:rsidR="002E7077" w:rsidRPr="00BF13E9">
        <w:rPr>
          <w:rFonts w:ascii="Times New Roman" w:hAnsi="Times New Roman" w:cs="Times New Roman"/>
          <w:b w:val="0"/>
          <w:szCs w:val="24"/>
        </w:rPr>
        <w:t>Since</w:t>
      </w:r>
      <w:r w:rsidRPr="00BF13E9">
        <w:rPr>
          <w:rFonts w:ascii="Times New Roman" w:hAnsi="Times New Roman" w:cs="Times New Roman"/>
          <w:b w:val="0"/>
          <w:szCs w:val="24"/>
        </w:rPr>
        <w:t xml:space="preserve"> 2001, agile software development or agility is one of the attracting topics and is</w:t>
      </w:r>
      <w:r w:rsidR="002E7077" w:rsidRPr="00BF13E9">
        <w:rPr>
          <w:rFonts w:ascii="Times New Roman" w:hAnsi="Times New Roman" w:cs="Times New Roman"/>
          <w:b w:val="0"/>
          <w:szCs w:val="24"/>
        </w:rPr>
        <w:t xml:space="preserve"> a</w:t>
      </w:r>
      <w:r w:rsidRPr="00BF13E9">
        <w:rPr>
          <w:rFonts w:ascii="Times New Roman" w:hAnsi="Times New Roman" w:cs="Times New Roman"/>
          <w:b w:val="0"/>
          <w:szCs w:val="24"/>
        </w:rPr>
        <w:t xml:space="preserve"> picking </w:t>
      </w:r>
      <w:r w:rsidR="00B92DC1" w:rsidRPr="00BF13E9">
        <w:rPr>
          <w:rFonts w:ascii="Times New Roman" w:hAnsi="Times New Roman" w:cs="Times New Roman"/>
          <w:b w:val="0"/>
          <w:szCs w:val="24"/>
        </w:rPr>
        <w:t xml:space="preserve">up stream in research agenda </w:t>
      </w:r>
      <w:r w:rsidR="00B92DC1" w:rsidRPr="00BF13E9">
        <w:rPr>
          <w:rFonts w:ascii="Times New Roman" w:hAnsi="Times New Roman" w:cs="Times New Roman"/>
          <w:b w:val="0"/>
          <w:szCs w:val="24"/>
        </w:rPr>
        <w:fldChar w:fldCharType="begin"/>
      </w:r>
      <w:r w:rsidR="00B92DC1" w:rsidRPr="00BF13E9">
        <w:rPr>
          <w:rFonts w:ascii="Times New Roman" w:hAnsi="Times New Roman" w:cs="Times New Roman"/>
          <w:b w:val="0"/>
          <w:szCs w:val="24"/>
        </w:rPr>
        <w:instrText xml:space="preserve"> ADDIN ZOTERO_ITEM CSL_CITATION {"citationID":"2emar9d1jg","properties":{"formattedCitation":"[1]","plainCitation":"[1]"},"citationItems":[{"id":19,"uris":["http://zotero.org/users/1768300/items/4GWAZWCQ"],"uri":["http://zotero.org/users/1768300/items/4GWAZWCQ"],"itemData":{"id":19,"type":"article-journal","title":"Software engineering economics","source":"Google Scholar","URL":"http://citeseerx.ist.psu.edu/viewdoc/summary?doi=10.1.1.365.9642","author":[{"family":"Boehm","given":"Barry W."}],"issued":{"date-parts":[["1981"]]},"accessed":{"date-parts":[["2014",12,1]]}}}],"schema":"https://github.com/citation-style-language/schema/raw/master/csl-citation.json"} </w:instrText>
      </w:r>
      <w:r w:rsidR="00B92DC1" w:rsidRPr="00BF13E9">
        <w:rPr>
          <w:rFonts w:ascii="Times New Roman" w:hAnsi="Times New Roman" w:cs="Times New Roman"/>
          <w:b w:val="0"/>
          <w:szCs w:val="24"/>
        </w:rPr>
        <w:fldChar w:fldCharType="separate"/>
      </w:r>
      <w:r w:rsidR="00B92DC1" w:rsidRPr="00BF13E9">
        <w:rPr>
          <w:rFonts w:ascii="Times New Roman" w:hAnsi="Times New Roman" w:cs="Times New Roman"/>
          <w:szCs w:val="24"/>
        </w:rPr>
        <w:t>[1]</w:t>
      </w:r>
      <w:r w:rsidR="00B92DC1" w:rsidRPr="00BF13E9">
        <w:rPr>
          <w:rFonts w:ascii="Times New Roman" w:hAnsi="Times New Roman" w:cs="Times New Roman"/>
          <w:b w:val="0"/>
          <w:szCs w:val="24"/>
        </w:rPr>
        <w:fldChar w:fldCharType="end"/>
      </w:r>
      <w:r w:rsidRPr="00BF13E9">
        <w:rPr>
          <w:rFonts w:ascii="Times New Roman" w:hAnsi="Times New Roman" w:cs="Times New Roman"/>
          <w:b w:val="0"/>
          <w:szCs w:val="24"/>
        </w:rPr>
        <w:t>. The agile software development is different from other software development models.  Agile is a subset of iterat</w:t>
      </w:r>
      <w:r w:rsidR="00B92DC1" w:rsidRPr="00BF13E9">
        <w:rPr>
          <w:rFonts w:ascii="Times New Roman" w:hAnsi="Times New Roman" w:cs="Times New Roman"/>
          <w:b w:val="0"/>
          <w:szCs w:val="24"/>
        </w:rPr>
        <w:t xml:space="preserve">ive and evolutionary methods </w:t>
      </w:r>
      <w:r w:rsidR="00B92DC1" w:rsidRPr="00BF13E9">
        <w:rPr>
          <w:rFonts w:ascii="Times New Roman" w:hAnsi="Times New Roman" w:cs="Times New Roman"/>
          <w:b w:val="0"/>
          <w:szCs w:val="24"/>
        </w:rPr>
        <w:fldChar w:fldCharType="begin"/>
      </w:r>
      <w:r w:rsidR="00B92DC1" w:rsidRPr="00BF13E9">
        <w:rPr>
          <w:rFonts w:ascii="Times New Roman" w:hAnsi="Times New Roman" w:cs="Times New Roman"/>
          <w:b w:val="0"/>
          <w:szCs w:val="24"/>
        </w:rPr>
        <w:instrText xml:space="preserve"> ADDIN ZOTERO_ITEM CSL_CITATION {"citationID":"8vucc5rf6","properties":{"formattedCitation":"[4]","plainCitation":"[4]"},"citationItems":[{"id":730,"uris":["http://zotero.org/users/1768300/items/XKN6RVIE"],"uri":["http://zotero.org/users/1768300/items/XKN6RVIE"],"itemData":{"id":730,"type":"article-journal","title":"Management Challenges to Implementing Agile Processes in Traditional Development Organizations","container-title":"IEEE Software","page":"30-39","volume":"22","issue":"5","source":"CrossRef","DOI":"10.1109/MS.2005.129","ISSN":"0740-7459","language":"en","author":[{"family":"Boehm","given":"B."},{"family":"Turner","given":"R."}],"issued":{"date-parts":[["2005",9]]}}}],"schema":"https://github.com/citation-style-language/schema/raw/master/csl-citation.json"} </w:instrText>
      </w:r>
      <w:r w:rsidR="00B92DC1" w:rsidRPr="00BF13E9">
        <w:rPr>
          <w:rFonts w:ascii="Times New Roman" w:hAnsi="Times New Roman" w:cs="Times New Roman"/>
          <w:b w:val="0"/>
          <w:szCs w:val="24"/>
        </w:rPr>
        <w:fldChar w:fldCharType="separate"/>
      </w:r>
      <w:r w:rsidR="00B92DC1" w:rsidRPr="00BF13E9">
        <w:rPr>
          <w:rFonts w:ascii="Times New Roman" w:hAnsi="Times New Roman" w:cs="Times New Roman"/>
          <w:szCs w:val="24"/>
        </w:rPr>
        <w:t>[4]</w:t>
      </w:r>
      <w:r w:rsidR="00B92DC1" w:rsidRPr="00BF13E9">
        <w:rPr>
          <w:rFonts w:ascii="Times New Roman" w:hAnsi="Times New Roman" w:cs="Times New Roman"/>
          <w:b w:val="0"/>
          <w:szCs w:val="24"/>
        </w:rPr>
        <w:fldChar w:fldCharType="end"/>
      </w:r>
      <w:r w:rsidR="00412C63" w:rsidRPr="00BF13E9">
        <w:rPr>
          <w:rFonts w:ascii="Times New Roman" w:hAnsi="Times New Roman" w:cs="Times New Roman"/>
          <w:b w:val="0"/>
          <w:szCs w:val="24"/>
        </w:rPr>
        <w:t>. The iterative process</w:t>
      </w:r>
      <w:r w:rsidRPr="00BF13E9">
        <w:rPr>
          <w:rFonts w:ascii="Times New Roman" w:hAnsi="Times New Roman" w:cs="Times New Roman"/>
          <w:b w:val="0"/>
          <w:szCs w:val="24"/>
        </w:rPr>
        <w:t xml:space="preserve"> is repetitive in nature during software product developing phases. The agile is based on iterative enhancements where each iter</w:t>
      </w:r>
      <w:r w:rsidR="002E7077" w:rsidRPr="00BF13E9">
        <w:rPr>
          <w:rFonts w:ascii="Times New Roman" w:hAnsi="Times New Roman" w:cs="Times New Roman"/>
          <w:b w:val="0"/>
          <w:szCs w:val="24"/>
        </w:rPr>
        <w:t>at</w:t>
      </w:r>
      <w:r w:rsidR="003E27A0" w:rsidRPr="00BF13E9">
        <w:rPr>
          <w:rFonts w:ascii="Times New Roman" w:hAnsi="Times New Roman" w:cs="Times New Roman"/>
          <w:b w:val="0"/>
          <w:szCs w:val="24"/>
        </w:rPr>
        <w:t xml:space="preserve">ion is a mini project </w:t>
      </w:r>
      <w:r w:rsidR="00B92DC1" w:rsidRPr="00BF13E9">
        <w:rPr>
          <w:rFonts w:ascii="Times New Roman" w:hAnsi="Times New Roman" w:cs="Times New Roman"/>
          <w:b w:val="0"/>
          <w:szCs w:val="24"/>
        </w:rPr>
        <w:fldChar w:fldCharType="begin"/>
      </w:r>
      <w:r w:rsidR="00B92DC1" w:rsidRPr="00BF13E9">
        <w:rPr>
          <w:rFonts w:ascii="Times New Roman" w:hAnsi="Times New Roman" w:cs="Times New Roman"/>
          <w:b w:val="0"/>
          <w:szCs w:val="24"/>
        </w:rPr>
        <w:instrText xml:space="preserve"> ADDIN ZOTERO_ITEM CSL_CITATION {"citationID":"2oum6l66sn","properties":{"formattedCitation":"[7]","plainCitation":"[7]"},"citationItems":[{"id":211,"uris":["http://zotero.org/users/1768300/items/T7469MNG"],"uri":["http://zotero.org/users/1768300/items/T7469MNG"],"itemData":{"id":211,"type":"paper-conference","title":"PRISMS: an approach to software process improvement for small to medium enterprises","container-title":"Quality Software, 2003. Proceedings. Third International Conference on","publisher":"IEEE","page":"211–214","source":"Google Scholar","URL":"http://ieeexplore.ieee.org/xpls/abs_all.jsp?arnumber=1319105","shortTitle":"PRISMS","author":[{"family":"Allen","given":"Pat"},{"family":"Ramachandran","given":"Muthu"},{"family":"Abushama","given":"Hisham"}],"issued":{"date-parts":[["2003"]]},"accessed":{"date-parts":[["2014",12,3]]}}}],"schema":"https://github.com/citation-style-language/schema/raw/master/csl-citation.json"} </w:instrText>
      </w:r>
      <w:r w:rsidR="00B92DC1" w:rsidRPr="00BF13E9">
        <w:rPr>
          <w:rFonts w:ascii="Times New Roman" w:hAnsi="Times New Roman" w:cs="Times New Roman"/>
          <w:b w:val="0"/>
          <w:szCs w:val="24"/>
        </w:rPr>
        <w:fldChar w:fldCharType="separate"/>
      </w:r>
      <w:r w:rsidR="00B92DC1" w:rsidRPr="00BF13E9">
        <w:rPr>
          <w:rFonts w:ascii="Times New Roman" w:hAnsi="Times New Roman" w:cs="Times New Roman"/>
          <w:szCs w:val="24"/>
        </w:rPr>
        <w:t>[7]</w:t>
      </w:r>
      <w:r w:rsidR="00B92DC1" w:rsidRPr="00BF13E9">
        <w:rPr>
          <w:rFonts w:ascii="Times New Roman" w:hAnsi="Times New Roman" w:cs="Times New Roman"/>
          <w:b w:val="0"/>
          <w:szCs w:val="24"/>
        </w:rPr>
        <w:fldChar w:fldCharType="end"/>
      </w:r>
      <w:r w:rsidR="00412C63" w:rsidRPr="00BF13E9">
        <w:rPr>
          <w:rFonts w:ascii="Times New Roman" w:hAnsi="Times New Roman" w:cs="Times New Roman"/>
          <w:b w:val="0"/>
          <w:szCs w:val="24"/>
        </w:rPr>
        <w:t>. It is critical</w:t>
      </w:r>
      <w:r w:rsidRPr="00BF13E9">
        <w:rPr>
          <w:rFonts w:ascii="Times New Roman" w:hAnsi="Times New Roman" w:cs="Times New Roman"/>
          <w:b w:val="0"/>
          <w:szCs w:val="24"/>
        </w:rPr>
        <w:t xml:space="preserve"> to study how the behavior of agile exits during all these phases in small, medium and large projects and respective variation</w:t>
      </w:r>
      <w:r w:rsidR="002E7077" w:rsidRPr="00BF13E9">
        <w:rPr>
          <w:rFonts w:ascii="Times New Roman" w:hAnsi="Times New Roman" w:cs="Times New Roman"/>
          <w:b w:val="0"/>
          <w:szCs w:val="24"/>
        </w:rPr>
        <w:t>s</w:t>
      </w:r>
      <w:r w:rsidRPr="00BF13E9">
        <w:rPr>
          <w:rFonts w:ascii="Times New Roman" w:hAnsi="Times New Roman" w:cs="Times New Roman"/>
          <w:b w:val="0"/>
          <w:szCs w:val="24"/>
        </w:rPr>
        <w:t>. The agile methods are more likely suitable for developmental and non sequential projects. Agile focu</w:t>
      </w:r>
      <w:r w:rsidR="00B92DC1" w:rsidRPr="00BF13E9">
        <w:rPr>
          <w:rFonts w:ascii="Times New Roman" w:hAnsi="Times New Roman" w:cs="Times New Roman"/>
          <w:b w:val="0"/>
          <w:szCs w:val="24"/>
        </w:rPr>
        <w:t>s</w:t>
      </w:r>
      <w:r w:rsidR="002E7077" w:rsidRPr="00BF13E9">
        <w:rPr>
          <w:rFonts w:ascii="Times New Roman" w:hAnsi="Times New Roman" w:cs="Times New Roman"/>
          <w:b w:val="0"/>
          <w:szCs w:val="24"/>
        </w:rPr>
        <w:t>es</w:t>
      </w:r>
      <w:r w:rsidR="00B92DC1" w:rsidRPr="00BF13E9">
        <w:rPr>
          <w:rFonts w:ascii="Times New Roman" w:hAnsi="Times New Roman" w:cs="Times New Roman"/>
          <w:b w:val="0"/>
          <w:szCs w:val="24"/>
        </w:rPr>
        <w:t xml:space="preserve"> more on success than plan</w:t>
      </w:r>
      <w:r w:rsidR="002E7077" w:rsidRPr="00BF13E9">
        <w:rPr>
          <w:rFonts w:ascii="Times New Roman" w:hAnsi="Times New Roman" w:cs="Times New Roman"/>
          <w:b w:val="0"/>
          <w:szCs w:val="24"/>
        </w:rPr>
        <w:t>ning</w:t>
      </w:r>
      <w:r w:rsidR="00B92DC1" w:rsidRPr="00BF13E9">
        <w:rPr>
          <w:rFonts w:ascii="Times New Roman" w:hAnsi="Times New Roman" w:cs="Times New Roman"/>
          <w:b w:val="0"/>
          <w:szCs w:val="24"/>
        </w:rPr>
        <w:t xml:space="preserve"> </w:t>
      </w:r>
      <w:r w:rsidR="00B92DC1" w:rsidRPr="00BF13E9">
        <w:rPr>
          <w:rFonts w:ascii="Times New Roman" w:hAnsi="Times New Roman" w:cs="Times New Roman"/>
          <w:b w:val="0"/>
          <w:szCs w:val="24"/>
        </w:rPr>
        <w:fldChar w:fldCharType="begin"/>
      </w:r>
      <w:r w:rsidR="00B92DC1" w:rsidRPr="00BF13E9">
        <w:rPr>
          <w:rFonts w:ascii="Times New Roman" w:hAnsi="Times New Roman" w:cs="Times New Roman"/>
          <w:b w:val="0"/>
          <w:szCs w:val="24"/>
        </w:rPr>
        <w:instrText xml:space="preserve"> ADDIN ZOTERO_ITEM CSL_CITATION {"citationID":"ek2vr85ju","properties":{"formattedCitation":"[8]","plainCitation":"[8]"},"citationItems":[{"id":683,"uris":["http://zotero.org/users/1768300/items/RZDNITUE"],"uri":["http://zotero.org/users/1768300/items/RZDNITUE"],"itemData":{"id":683,"type":"article-journal","title":"Research Challenges in Large-scale Agile Software Development","container-title":"SIGSOFT Softw. Eng. Notes","page":"38–39","volume":"38","issue":"5","source":"ACM Digital Library","abstract":"Agile software development methods are increasingly used in large-scale software development. This article summarizes some of the discussion on research challenges in large-scale agile development at a workshop at the International Conference on Agile Software Development (XP2013), in the form of a research agenda.","DOI":"10.1145/2507288.2507322","ISSN":"0163-5948","author":[{"family":"Dingsøyr","given":"Torgeir"},{"family":"Moe","given":"Nils Brede"}],"issued":{"date-parts":[["2013",8]]}}}],"schema":"https://github.com/citation-style-language/schema/raw/master/csl-citation.json"} </w:instrText>
      </w:r>
      <w:r w:rsidR="00B92DC1" w:rsidRPr="00BF13E9">
        <w:rPr>
          <w:rFonts w:ascii="Times New Roman" w:hAnsi="Times New Roman" w:cs="Times New Roman"/>
          <w:b w:val="0"/>
          <w:szCs w:val="24"/>
        </w:rPr>
        <w:fldChar w:fldCharType="separate"/>
      </w:r>
      <w:r w:rsidR="00B92DC1" w:rsidRPr="00BF13E9">
        <w:rPr>
          <w:rFonts w:ascii="Times New Roman" w:hAnsi="Times New Roman" w:cs="Times New Roman"/>
          <w:szCs w:val="24"/>
        </w:rPr>
        <w:t>[8]</w:t>
      </w:r>
      <w:r w:rsidR="00B92DC1" w:rsidRPr="00BF13E9">
        <w:rPr>
          <w:rFonts w:ascii="Times New Roman" w:hAnsi="Times New Roman" w:cs="Times New Roman"/>
          <w:b w:val="0"/>
          <w:szCs w:val="24"/>
        </w:rPr>
        <w:fldChar w:fldCharType="end"/>
      </w:r>
      <w:r w:rsidRPr="00BF13E9">
        <w:rPr>
          <w:rFonts w:ascii="Times New Roman" w:hAnsi="Times New Roman" w:cs="Times New Roman"/>
          <w:b w:val="0"/>
          <w:szCs w:val="24"/>
        </w:rPr>
        <w:t xml:space="preserve">. </w:t>
      </w:r>
      <w:r w:rsidRPr="00BF13E9">
        <w:rPr>
          <w:rFonts w:ascii="Times New Roman" w:hAnsi="Times New Roman" w:cs="Times New Roman"/>
          <w:b w:val="0"/>
          <w:color w:val="000000" w:themeColor="text1"/>
          <w:szCs w:val="24"/>
        </w:rPr>
        <w:t>The original agile methodologies that are embraced by agile alliances are scrum, extreme programming, feature driven development crystal methods, dynamic system development methods an</w:t>
      </w:r>
      <w:r w:rsidR="00B92DC1" w:rsidRPr="00BF13E9">
        <w:rPr>
          <w:rFonts w:ascii="Times New Roman" w:hAnsi="Times New Roman" w:cs="Times New Roman"/>
          <w:b w:val="0"/>
          <w:color w:val="000000" w:themeColor="text1"/>
          <w:szCs w:val="24"/>
        </w:rPr>
        <w:t xml:space="preserve">d adaptive software development </w:t>
      </w:r>
      <w:r w:rsidR="00B92DC1" w:rsidRPr="00BF13E9">
        <w:rPr>
          <w:rFonts w:ascii="Times New Roman" w:hAnsi="Times New Roman" w:cs="Times New Roman"/>
          <w:b w:val="0"/>
          <w:color w:val="000000" w:themeColor="text1"/>
          <w:szCs w:val="24"/>
        </w:rPr>
        <w:fldChar w:fldCharType="begin"/>
      </w:r>
      <w:r w:rsidR="00B92DC1" w:rsidRPr="00BF13E9">
        <w:rPr>
          <w:rFonts w:ascii="Times New Roman" w:hAnsi="Times New Roman" w:cs="Times New Roman"/>
          <w:b w:val="0"/>
          <w:color w:val="000000" w:themeColor="text1"/>
          <w:szCs w:val="24"/>
        </w:rPr>
        <w:instrText xml:space="preserve"> ADDIN ZOTERO_ITEM CSL_CITATION {"citationID":"1ct813i1c4","properties":{"formattedCitation":"[3]","plainCitation":"[3]"},"citationItems":[{"id":33,"uris":["http://zotero.org/users/1768300/items/63BKRMSU"],"uri":["http://zotero.org/users/1768300/items/63BKRMSU"],"itemData":{"id":33,"type":"article-journal","title":"A comparison between agile and traditional software development methodologies","container-title":"University of Western Australia","source":"Google Scholar","URL":"https://xa.yimg.com/kq/groups/71601056/324265895/name/A_comparision_between_Agile_and_Traditional_SW_development_methodologies.pdf","author":[{"family":"Awad","given":"M. A."}],"issued":{"date-parts":[["2005"]]},"accessed":{"date-parts":[["2014",10,24]]}}}],"schema":"https://github.com/citation-style-language/schema/raw/master/csl-citation.json"} </w:instrText>
      </w:r>
      <w:r w:rsidR="00B92DC1" w:rsidRPr="00BF13E9">
        <w:rPr>
          <w:rFonts w:ascii="Times New Roman" w:hAnsi="Times New Roman" w:cs="Times New Roman"/>
          <w:b w:val="0"/>
          <w:color w:val="000000" w:themeColor="text1"/>
          <w:szCs w:val="24"/>
        </w:rPr>
        <w:fldChar w:fldCharType="separate"/>
      </w:r>
      <w:r w:rsidR="00B92DC1" w:rsidRPr="00BF13E9">
        <w:rPr>
          <w:rFonts w:ascii="Times New Roman" w:hAnsi="Times New Roman" w:cs="Times New Roman"/>
          <w:szCs w:val="24"/>
        </w:rPr>
        <w:t>[3]</w:t>
      </w:r>
      <w:r w:rsidR="00B92DC1" w:rsidRPr="00BF13E9">
        <w:rPr>
          <w:rFonts w:ascii="Times New Roman" w:hAnsi="Times New Roman" w:cs="Times New Roman"/>
          <w:b w:val="0"/>
          <w:color w:val="000000" w:themeColor="text1"/>
          <w:szCs w:val="24"/>
        </w:rPr>
        <w:fldChar w:fldCharType="end"/>
      </w:r>
      <w:r w:rsidRPr="00BF13E9">
        <w:rPr>
          <w:rFonts w:ascii="Times New Roman" w:hAnsi="Times New Roman" w:cs="Times New Roman"/>
          <w:b w:val="0"/>
          <w:szCs w:val="24"/>
        </w:rPr>
        <w:t>. Among the agile methodologies</w:t>
      </w:r>
      <w:r w:rsidR="00A11E49" w:rsidRPr="00BF13E9">
        <w:rPr>
          <w:rFonts w:ascii="Times New Roman" w:hAnsi="Times New Roman" w:cs="Times New Roman"/>
          <w:b w:val="0"/>
          <w:szCs w:val="24"/>
        </w:rPr>
        <w:t xml:space="preserve">, </w:t>
      </w:r>
      <w:r w:rsidRPr="00BF13E9">
        <w:rPr>
          <w:rFonts w:ascii="Times New Roman" w:hAnsi="Times New Roman" w:cs="Times New Roman"/>
          <w:b w:val="0"/>
          <w:szCs w:val="24"/>
        </w:rPr>
        <w:t xml:space="preserve">some are used for managing the projects. At its core, agile is about managing the impact of complexity and uncertainty on a project and </w:t>
      </w:r>
      <w:r w:rsidR="00A11E49" w:rsidRPr="00BF13E9">
        <w:rPr>
          <w:rFonts w:ascii="Times New Roman" w:hAnsi="Times New Roman" w:cs="Times New Roman"/>
          <w:b w:val="0"/>
          <w:szCs w:val="24"/>
        </w:rPr>
        <w:t xml:space="preserve">thus provides a new approach to </w:t>
      </w:r>
      <w:r w:rsidRPr="00BF13E9">
        <w:rPr>
          <w:rFonts w:ascii="Times New Roman" w:hAnsi="Times New Roman" w:cs="Times New Roman"/>
          <w:b w:val="0"/>
          <w:szCs w:val="24"/>
        </w:rPr>
        <w:t>planning</w:t>
      </w:r>
      <w:r w:rsidR="00B92DC1" w:rsidRPr="00BF13E9">
        <w:rPr>
          <w:rFonts w:ascii="Times New Roman" w:hAnsi="Times New Roman" w:cs="Times New Roman"/>
          <w:b w:val="0"/>
          <w:szCs w:val="24"/>
        </w:rPr>
        <w:t xml:space="preserve"> and managing software </w:t>
      </w:r>
      <w:r w:rsidR="00B92DC1" w:rsidRPr="00BF13E9">
        <w:rPr>
          <w:rFonts w:ascii="Times New Roman" w:hAnsi="Times New Roman" w:cs="Times New Roman"/>
          <w:b w:val="0"/>
          <w:szCs w:val="24"/>
        </w:rPr>
        <w:fldChar w:fldCharType="begin"/>
      </w:r>
      <w:r w:rsidR="00B92DC1" w:rsidRPr="00BF13E9">
        <w:rPr>
          <w:rFonts w:ascii="Times New Roman" w:hAnsi="Times New Roman" w:cs="Times New Roman"/>
          <w:b w:val="0"/>
          <w:szCs w:val="24"/>
        </w:rPr>
        <w:instrText xml:space="preserve"> ADDIN ZOTERO_ITEM CSL_CITATION {"citationID":"29b8abc8fs","properties":{"formattedCitation":"[9]","plainCitation":"[9]"},"citationItems":[{"id":720,"uris":["http://zotero.org/users/1768300/items/SC4S4VF2"],"uri":["http://zotero.org/users/1768300/items/SC4S4VF2"],"itemData":{"id":720,"type":"book","title":"Agile project management : creating innovative products","collection-title":"The agile software development series","publisher":"Addison-Wesley","publisher-place":"Boston, MA","source":"libris.kb.se","event-place":"Boston, MA","ISBN":"0-321-21977-5","shortTitle":"Agile project management","author":[{"family":"Highsmith","given":"James A."}],"issued":{"date-parts":[["2004"]]}}}],"schema":"https://github.com/citation-style-language/schema/raw/master/csl-citation.json"} </w:instrText>
      </w:r>
      <w:r w:rsidR="00B92DC1" w:rsidRPr="00BF13E9">
        <w:rPr>
          <w:rFonts w:ascii="Times New Roman" w:hAnsi="Times New Roman" w:cs="Times New Roman"/>
          <w:b w:val="0"/>
          <w:szCs w:val="24"/>
        </w:rPr>
        <w:fldChar w:fldCharType="separate"/>
      </w:r>
      <w:r w:rsidR="00B92DC1" w:rsidRPr="00BF13E9">
        <w:rPr>
          <w:rFonts w:ascii="Times New Roman" w:hAnsi="Times New Roman" w:cs="Times New Roman"/>
          <w:szCs w:val="24"/>
        </w:rPr>
        <w:t>[9]</w:t>
      </w:r>
      <w:r w:rsidR="00B92DC1" w:rsidRPr="00BF13E9">
        <w:rPr>
          <w:rFonts w:ascii="Times New Roman" w:hAnsi="Times New Roman" w:cs="Times New Roman"/>
          <w:b w:val="0"/>
          <w:szCs w:val="24"/>
        </w:rPr>
        <w:fldChar w:fldCharType="end"/>
      </w:r>
      <w:r w:rsidR="00B92DC1" w:rsidRPr="00BF13E9">
        <w:rPr>
          <w:rFonts w:ascii="Times New Roman" w:hAnsi="Times New Roman" w:cs="Times New Roman"/>
          <w:b w:val="0"/>
          <w:szCs w:val="24"/>
        </w:rPr>
        <w:fldChar w:fldCharType="begin"/>
      </w:r>
      <w:r w:rsidR="00B92DC1" w:rsidRPr="00BF13E9">
        <w:rPr>
          <w:rFonts w:ascii="Times New Roman" w:hAnsi="Times New Roman" w:cs="Times New Roman"/>
          <w:b w:val="0"/>
          <w:szCs w:val="24"/>
        </w:rPr>
        <w:instrText xml:space="preserve"> ADDIN ZOTERO_ITEM CSL_CITATION {"citationID":"1o17f50332","properties":{"formattedCitation":"[10]","plainCitation":"[10]"},"citationItems":[{"id":710,"uris":["http://zotero.org/users/1768300/items/QK7FRAKV"],"uri":["http://zotero.org/users/1768300/items/QK7FRAKV"],"itemData":{"id":710,"type":"paper-conference","title":"Usage and Perceptions of Agile Software Development in an Industrial Context: An Exploratory Study","container-title":"First International Symposium on Empirical Software Engineering and Measurement, 2007. ESEM 2007","page":"255-264","source":"IEEE Xplore","event":"First International Symposium on Empirical Software Engineering and Measurement, 2007. ESEM 2007","abstract":"Agile development methodologies have been gaining acceptance in the mainstream software development community. While there are numerous studies of agile development in academic and educational settings, there has been little detailed reporting of the usage, penetration and success of agile methodologies in traditional, professional software development organizations. We report on the results of an empirical study conducted at Microsoft to learn about agile development and its perception by people in development, testing, and management. We found that one-third of the study respondents use agile methodologies to varying degrees, and most view it favorably due to improved communication between team members, quick releases and the increased flexibility of agile designs. The scrum variant of agile methodologies is by far the most popular at Microsoft. Our findings also indicate that developers are most worried about scaling agile to larger projects (greater than twenty members), attending too many meetings and the coordinating agile and non-agile teams.","DOI":"10.1109/ESEM.2007.12","shortTitle":"Usage and Perceptions of Agile Software Development in an Industrial Context","author":[{"family":"Begel","given":"A."},{"family":"Nagappan","given":"N."}],"issued":{"date-parts":[["2007",9]]}}}],"schema":"https://github.com/citation-style-language/schema/raw/master/csl-citation.json"} </w:instrText>
      </w:r>
      <w:r w:rsidR="00B92DC1" w:rsidRPr="00BF13E9">
        <w:rPr>
          <w:rFonts w:ascii="Times New Roman" w:hAnsi="Times New Roman" w:cs="Times New Roman"/>
          <w:b w:val="0"/>
          <w:szCs w:val="24"/>
        </w:rPr>
        <w:fldChar w:fldCharType="separate"/>
      </w:r>
      <w:r w:rsidR="00B92DC1" w:rsidRPr="00BF13E9">
        <w:rPr>
          <w:rFonts w:ascii="Times New Roman" w:hAnsi="Times New Roman" w:cs="Times New Roman"/>
          <w:szCs w:val="24"/>
        </w:rPr>
        <w:t>[</w:t>
      </w:r>
      <w:r w:rsidR="00B92DC1" w:rsidRPr="00F92822">
        <w:rPr>
          <w:rFonts w:ascii="Times New Roman" w:hAnsi="Times New Roman" w:cs="Times New Roman"/>
          <w:b w:val="0"/>
          <w:szCs w:val="24"/>
        </w:rPr>
        <w:t>10</w:t>
      </w:r>
      <w:r w:rsidR="00B92DC1" w:rsidRPr="00BF13E9">
        <w:rPr>
          <w:rFonts w:ascii="Times New Roman" w:hAnsi="Times New Roman" w:cs="Times New Roman"/>
          <w:szCs w:val="24"/>
        </w:rPr>
        <w:t>]</w:t>
      </w:r>
      <w:r w:rsidR="00B92DC1" w:rsidRPr="00BF13E9">
        <w:rPr>
          <w:rFonts w:ascii="Times New Roman" w:hAnsi="Times New Roman" w:cs="Times New Roman"/>
          <w:b w:val="0"/>
          <w:szCs w:val="24"/>
        </w:rPr>
        <w:fldChar w:fldCharType="end"/>
      </w:r>
      <w:r w:rsidRPr="00BF13E9">
        <w:rPr>
          <w:rFonts w:ascii="Times New Roman" w:hAnsi="Times New Roman" w:cs="Times New Roman"/>
          <w:b w:val="0"/>
          <w:szCs w:val="24"/>
        </w:rPr>
        <w:t>. Introducing agile</w:t>
      </w:r>
      <w:r w:rsidR="002E7077" w:rsidRPr="00BF13E9">
        <w:rPr>
          <w:rFonts w:ascii="Times New Roman" w:hAnsi="Times New Roman" w:cs="Times New Roman"/>
          <w:b w:val="0"/>
          <w:szCs w:val="24"/>
        </w:rPr>
        <w:t xml:space="preserve"> for developing software </w:t>
      </w:r>
      <w:r w:rsidRPr="00BF13E9">
        <w:rPr>
          <w:rFonts w:ascii="Times New Roman" w:hAnsi="Times New Roman" w:cs="Times New Roman"/>
          <w:b w:val="0"/>
          <w:szCs w:val="24"/>
        </w:rPr>
        <w:t>does not change the knowledge fo</w:t>
      </w:r>
      <w:r w:rsidR="00A11E49" w:rsidRPr="00BF13E9">
        <w:rPr>
          <w:rFonts w:ascii="Times New Roman" w:hAnsi="Times New Roman" w:cs="Times New Roman"/>
          <w:b w:val="0"/>
          <w:szCs w:val="24"/>
        </w:rPr>
        <w:t>r developing software but amend</w:t>
      </w:r>
      <w:r w:rsidRPr="00BF13E9">
        <w:rPr>
          <w:rFonts w:ascii="Times New Roman" w:hAnsi="Times New Roman" w:cs="Times New Roman"/>
          <w:b w:val="0"/>
          <w:szCs w:val="24"/>
        </w:rPr>
        <w:t xml:space="preserve"> the nature of communication, coordination and coll</w:t>
      </w:r>
      <w:r w:rsidR="00B92DC1" w:rsidRPr="00BF13E9">
        <w:rPr>
          <w:rFonts w:ascii="Times New Roman" w:hAnsi="Times New Roman" w:cs="Times New Roman"/>
          <w:b w:val="0"/>
          <w:szCs w:val="24"/>
        </w:rPr>
        <w:t xml:space="preserve">aboration </w:t>
      </w:r>
      <w:r w:rsidR="00A11E49" w:rsidRPr="00BF13E9">
        <w:rPr>
          <w:rFonts w:ascii="Times New Roman" w:hAnsi="Times New Roman" w:cs="Times New Roman"/>
          <w:b w:val="0"/>
          <w:szCs w:val="24"/>
        </w:rPr>
        <w:t xml:space="preserve">while </w:t>
      </w:r>
      <w:r w:rsidR="00B92DC1" w:rsidRPr="00BF13E9">
        <w:rPr>
          <w:rFonts w:ascii="Times New Roman" w:hAnsi="Times New Roman" w:cs="Times New Roman"/>
          <w:b w:val="0"/>
          <w:szCs w:val="24"/>
        </w:rPr>
        <w:t>developing</w:t>
      </w:r>
      <w:r w:rsidR="00B92DC1" w:rsidRPr="00BF13E9">
        <w:rPr>
          <w:rFonts w:ascii="Times New Roman" w:hAnsi="Times New Roman" w:cs="Times New Roman"/>
          <w:b w:val="0"/>
          <w:szCs w:val="24"/>
        </w:rPr>
        <w:fldChar w:fldCharType="begin"/>
      </w:r>
      <w:r w:rsidR="00B92DC1" w:rsidRPr="00BF13E9">
        <w:rPr>
          <w:rFonts w:ascii="Times New Roman" w:hAnsi="Times New Roman" w:cs="Times New Roman"/>
          <w:b w:val="0"/>
          <w:szCs w:val="24"/>
        </w:rPr>
        <w:instrText xml:space="preserve"> ADDIN ZOTERO_ITEM CSL_CITATION {"citationID":"284jllpirf","properties":{"formattedCitation":"[10]","plainCitation":"[10]"},"citationItems":[{"id":710,"uris":["http://zotero.org/users/1768300/items/QK7FRAKV"],"uri":["http://zotero.org/users/1768300/items/QK7FRAKV"],"itemData":{"id":710,"type":"paper-conference","title":"Usage and Perceptions of Agile Software Development in an Industrial Context: An Exploratory Study","container-title":"First International Symposium on Empirical Software Engineering and Measurement, 2007. ESEM 2007","page":"255-264","source":"IEEE Xplore","event":"First International Symposium on Empirical Software Engineering and Measurement, 2007. ESEM 2007","abstract":"Agile development methodologies have been gaining acceptance in the mainstream software development community. While there are numerous studies of agile development in academic and educational settings, there has been little detailed reporting of the usage, penetration and success of agile methodologies in traditional, professional software development organizations. We report on the results of an empirical study conducted at Microsoft to learn about agile development and its perception by people in development, testing, and management. We found that one-third of the study respondents use agile methodologies to varying degrees, and most view it favorably due to improved communication between team members, quick releases and the increased flexibility of agile designs. The scrum variant of agile methodologies is by far the most popular at Microsoft. Our findings also indicate that developers are most worried about scaling agile to larger projects (greater than twenty members), attending too many meetings and the coordinating agile and non-agile teams.","DOI":"10.1109/ESEM.2007.12","shortTitle":"Usage and Perceptions of Agile Software Development in an Industrial Context","author":[{"family":"Begel","given":"A."},{"family":"Nagappan","given":"N."}],"issued":{"date-parts":[["2007",9]]}}}],"schema":"https://github.com/citation-style-language/schema/raw/master/csl-citation.json"} </w:instrText>
      </w:r>
      <w:r w:rsidR="00B92DC1" w:rsidRPr="00BF13E9">
        <w:rPr>
          <w:rFonts w:ascii="Times New Roman" w:hAnsi="Times New Roman" w:cs="Times New Roman"/>
          <w:b w:val="0"/>
          <w:szCs w:val="24"/>
        </w:rPr>
        <w:fldChar w:fldCharType="separate"/>
      </w:r>
      <w:r w:rsidR="00B92DC1" w:rsidRPr="00BF13E9">
        <w:rPr>
          <w:rFonts w:ascii="Times New Roman" w:hAnsi="Times New Roman" w:cs="Times New Roman"/>
          <w:szCs w:val="24"/>
        </w:rPr>
        <w:t>[</w:t>
      </w:r>
      <w:r w:rsidR="00B92DC1" w:rsidRPr="00F92822">
        <w:rPr>
          <w:rFonts w:ascii="Times New Roman" w:hAnsi="Times New Roman" w:cs="Times New Roman"/>
          <w:b w:val="0"/>
          <w:szCs w:val="24"/>
        </w:rPr>
        <w:t>10</w:t>
      </w:r>
      <w:r w:rsidR="00B92DC1" w:rsidRPr="00BF13E9">
        <w:rPr>
          <w:rFonts w:ascii="Times New Roman" w:hAnsi="Times New Roman" w:cs="Times New Roman"/>
          <w:szCs w:val="24"/>
        </w:rPr>
        <w:t>]</w:t>
      </w:r>
      <w:r w:rsidR="00B92DC1" w:rsidRPr="00BF13E9">
        <w:rPr>
          <w:rFonts w:ascii="Times New Roman" w:hAnsi="Times New Roman" w:cs="Times New Roman"/>
          <w:b w:val="0"/>
          <w:szCs w:val="24"/>
        </w:rPr>
        <w:fldChar w:fldCharType="end"/>
      </w:r>
      <w:r w:rsidRPr="00BF13E9">
        <w:rPr>
          <w:rFonts w:ascii="Times New Roman" w:hAnsi="Times New Roman" w:cs="Times New Roman"/>
          <w:b w:val="0"/>
          <w:szCs w:val="24"/>
        </w:rPr>
        <w:t>. Isolation of teams in software</w:t>
      </w:r>
      <w:r w:rsidR="00A11E49" w:rsidRPr="00BF13E9">
        <w:rPr>
          <w:rFonts w:ascii="Times New Roman" w:hAnsi="Times New Roman" w:cs="Times New Roman"/>
          <w:b w:val="0"/>
          <w:szCs w:val="24"/>
        </w:rPr>
        <w:t xml:space="preserve"> development doesn’t yield </w:t>
      </w:r>
      <w:r w:rsidRPr="00BF13E9">
        <w:rPr>
          <w:rFonts w:ascii="Times New Roman" w:hAnsi="Times New Roman" w:cs="Times New Roman"/>
          <w:b w:val="0"/>
          <w:szCs w:val="24"/>
        </w:rPr>
        <w:t xml:space="preserve">success in projects unlike in only very few cases this does not work in latest arena. Agile methodologies consider the software development to be an empirical process and they necessitate “inspect and adopt” </w:t>
      </w:r>
      <w:r w:rsidR="00B92DC1" w:rsidRPr="00BF13E9">
        <w:rPr>
          <w:rFonts w:ascii="Times New Roman" w:hAnsi="Times New Roman" w:cs="Times New Roman"/>
          <w:b w:val="0"/>
          <w:szCs w:val="24"/>
        </w:rPr>
        <w:t xml:space="preserve">loop through out the process </w:t>
      </w:r>
      <w:r w:rsidR="00B92DC1" w:rsidRPr="00BF13E9">
        <w:rPr>
          <w:rFonts w:ascii="Times New Roman" w:hAnsi="Times New Roman" w:cs="Times New Roman"/>
          <w:b w:val="0"/>
          <w:szCs w:val="24"/>
        </w:rPr>
        <w:fldChar w:fldCharType="begin"/>
      </w:r>
      <w:r w:rsidR="00B92DC1" w:rsidRPr="00BF13E9">
        <w:rPr>
          <w:rFonts w:ascii="Times New Roman" w:hAnsi="Times New Roman" w:cs="Times New Roman"/>
          <w:b w:val="0"/>
          <w:szCs w:val="24"/>
        </w:rPr>
        <w:instrText xml:space="preserve"> ADDIN ZOTERO_ITEM CSL_CITATION {"citationID":"1ko3amc55j","properties":{"formattedCitation":"[3]","plainCitation":"[3]"},"citationItems":[{"id":33,"uris":["http://zotero.org/users/1768300/items/63BKRMSU"],"uri":["http://zotero.org/users/1768300/items/63BKRMSU"],"itemData":{"id":33,"type":"article-journal","title":"A comparison between agile and traditional software development methodologies","container-title":"University of Western Australia","source":"Google Scholar","URL":"https://xa.yimg.com/kq/groups/71601056/324265895/name/A_comparision_between_Agile_and_Traditional_SW_development_methodologies.pdf","author":[{"family":"Awad","given":"M. A."}],"issued":{"date-parts":[["2005"]]},"accessed":{"date-parts":[["2014",10,24]]}}}],"schema":"https://github.com/citation-style-language/schema/raw/master/csl-citation.json"} </w:instrText>
      </w:r>
      <w:r w:rsidR="00B92DC1" w:rsidRPr="00BF13E9">
        <w:rPr>
          <w:rFonts w:ascii="Times New Roman" w:hAnsi="Times New Roman" w:cs="Times New Roman"/>
          <w:b w:val="0"/>
          <w:szCs w:val="24"/>
        </w:rPr>
        <w:fldChar w:fldCharType="separate"/>
      </w:r>
      <w:r w:rsidR="00B92DC1" w:rsidRPr="00BF13E9">
        <w:rPr>
          <w:rFonts w:ascii="Times New Roman" w:hAnsi="Times New Roman" w:cs="Times New Roman"/>
          <w:szCs w:val="24"/>
        </w:rPr>
        <w:t>[3]</w:t>
      </w:r>
      <w:r w:rsidR="00B92DC1" w:rsidRPr="00BF13E9">
        <w:rPr>
          <w:rFonts w:ascii="Times New Roman" w:hAnsi="Times New Roman" w:cs="Times New Roman"/>
          <w:b w:val="0"/>
          <w:szCs w:val="24"/>
        </w:rPr>
        <w:fldChar w:fldCharType="end"/>
      </w:r>
      <w:r w:rsidRPr="00BF13E9">
        <w:rPr>
          <w:rFonts w:ascii="Times New Roman" w:hAnsi="Times New Roman" w:cs="Times New Roman"/>
          <w:b w:val="0"/>
          <w:szCs w:val="24"/>
        </w:rPr>
        <w:t>.</w:t>
      </w:r>
    </w:p>
    <w:p w14:paraId="4E7F3C2F" w14:textId="77777777" w:rsidR="00F12FF1" w:rsidRPr="00BF13E9" w:rsidRDefault="00F12FF1" w:rsidP="0097574A">
      <w:pPr>
        <w:jc w:val="both"/>
        <w:rPr>
          <w:rFonts w:ascii="Times New Roman" w:hAnsi="Times New Roman" w:cs="Times New Roman"/>
        </w:rPr>
      </w:pPr>
    </w:p>
    <w:p w14:paraId="1C2DA166" w14:textId="14EE3BF8" w:rsidR="00D82B20" w:rsidRPr="0044602C" w:rsidRDefault="00F12FF1" w:rsidP="0044602C">
      <w:pPr>
        <w:jc w:val="both"/>
        <w:rPr>
          <w:rFonts w:ascii="Times New Roman" w:hAnsi="Times New Roman" w:cs="Times New Roman"/>
          <w:sz w:val="20"/>
          <w:szCs w:val="20"/>
        </w:rPr>
      </w:pPr>
      <w:r w:rsidRPr="007C0DED">
        <w:rPr>
          <w:rFonts w:ascii="Times New Roman" w:hAnsi="Times New Roman" w:cs="Times New Roman"/>
          <w:i/>
        </w:rPr>
        <w:t xml:space="preserve">Related work of agile in </w:t>
      </w:r>
      <w:r w:rsidR="00A11E49" w:rsidRPr="007C0DED">
        <w:rPr>
          <w:rFonts w:ascii="Times New Roman" w:hAnsi="Times New Roman" w:cs="Times New Roman"/>
          <w:i/>
        </w:rPr>
        <w:t xml:space="preserve">the </w:t>
      </w:r>
      <w:r w:rsidRPr="007C0DED">
        <w:rPr>
          <w:rFonts w:ascii="Times New Roman" w:hAnsi="Times New Roman" w:cs="Times New Roman"/>
          <w:i/>
        </w:rPr>
        <w:t>context of software projects:</w:t>
      </w:r>
      <w:r w:rsidRPr="00BF13E9">
        <w:rPr>
          <w:rFonts w:ascii="Times New Roman" w:hAnsi="Times New Roman" w:cs="Times New Roman"/>
          <w:b/>
        </w:rPr>
        <w:t xml:space="preserve"> </w:t>
      </w:r>
      <w:r w:rsidRPr="00BF13E9">
        <w:rPr>
          <w:rFonts w:ascii="Times New Roman" w:hAnsi="Times New Roman" w:cs="Times New Roman"/>
        </w:rPr>
        <w:t>Agile software development even though applied in smal</w:t>
      </w:r>
      <w:r w:rsidR="00A11E49" w:rsidRPr="00BF13E9">
        <w:rPr>
          <w:rFonts w:ascii="Times New Roman" w:hAnsi="Times New Roman" w:cs="Times New Roman"/>
        </w:rPr>
        <w:t xml:space="preserve">l and collocated settings, </w:t>
      </w:r>
      <w:r w:rsidRPr="00BF13E9">
        <w:rPr>
          <w:rFonts w:ascii="Times New Roman" w:hAnsi="Times New Roman" w:cs="Times New Roman"/>
        </w:rPr>
        <w:t>increasingly u</w:t>
      </w:r>
      <w:r w:rsidR="00B92DC1" w:rsidRPr="00BF13E9">
        <w:rPr>
          <w:rFonts w:ascii="Times New Roman" w:hAnsi="Times New Roman" w:cs="Times New Roman"/>
        </w:rPr>
        <w:t>sed in large scale projects [11]</w:t>
      </w:r>
      <w:r w:rsidRPr="00BF13E9">
        <w:rPr>
          <w:rFonts w:ascii="Times New Roman" w:hAnsi="Times New Roman" w:cs="Times New Roman"/>
        </w:rPr>
        <w:t>. In recent years</w:t>
      </w:r>
      <w:r w:rsidR="00A11E49" w:rsidRPr="00BF13E9">
        <w:rPr>
          <w:rFonts w:ascii="Times New Roman" w:hAnsi="Times New Roman" w:cs="Times New Roman"/>
        </w:rPr>
        <w:t>,</w:t>
      </w:r>
      <w:r w:rsidRPr="00BF13E9">
        <w:rPr>
          <w:rFonts w:ascii="Times New Roman" w:hAnsi="Times New Roman" w:cs="Times New Roman"/>
        </w:rPr>
        <w:t xml:space="preserve"> there is a significant increase in using agile methodologies in globally distr</w:t>
      </w:r>
      <w:r w:rsidR="00B92DC1" w:rsidRPr="00BF13E9">
        <w:rPr>
          <w:rFonts w:ascii="Times New Roman" w:hAnsi="Times New Roman" w:cs="Times New Roman"/>
        </w:rPr>
        <w:t>ibuted software development</w:t>
      </w:r>
      <w:r w:rsidR="00B92DC1" w:rsidRPr="00BF13E9">
        <w:rPr>
          <w:rFonts w:ascii="Times New Roman" w:hAnsi="Times New Roman" w:cs="Times New Roman"/>
        </w:rPr>
        <w:fldChar w:fldCharType="begin"/>
      </w:r>
      <w:r w:rsidR="00B92DC1" w:rsidRPr="00BF13E9">
        <w:rPr>
          <w:rFonts w:ascii="Times New Roman" w:hAnsi="Times New Roman" w:cs="Times New Roman"/>
        </w:rPr>
        <w:instrText xml:space="preserve"> ADDIN ZOTERO_ITEM CSL_CITATION {"citationID":"u5v2a4m5f","properties":{"formattedCitation":"[11]","plainCitation":"[11]"},"citationItems":[{"id":92,"uris":["http://zotero.org/users/1768300/items/EVPXG3FH"],"uri":["http://zotero.org/users/1768300/items/EVPXG3FH"],"itemData":{"id":92,"type":"book","title":"Accelerating process improvement using agile techniques","publisher":"CRC Press","source":"Google Scholar","URL":"http://books.google.co.in/books?hl=en&amp;lr=&amp;id=ZiDpqmaQElcC&amp;oi=fnd&amp;pg=PR19&amp;dq=Accelerating+Process+Improvement+Using+Agile+Techniques&amp;ots=OJ7eKS24MY&amp;sig=V7mLsG9WTOdICp4p78tYSXww_Io","author":[{"family":"Jacobs","given":"Deb"}],"issued":{"date-parts":[["2005"]]},"accessed":{"date-parts":[["2014",12,5]]}}}],"schema":"https://github.com/citation-style-language/schema/raw/master/csl-citation.json"} </w:instrText>
      </w:r>
      <w:r w:rsidR="00B92DC1" w:rsidRPr="00BF13E9">
        <w:rPr>
          <w:rFonts w:ascii="Times New Roman" w:hAnsi="Times New Roman" w:cs="Times New Roman"/>
        </w:rPr>
        <w:fldChar w:fldCharType="separate"/>
      </w:r>
      <w:r w:rsidR="00B92DC1" w:rsidRPr="00BF13E9">
        <w:rPr>
          <w:rFonts w:ascii="Times New Roman" w:hAnsi="Times New Roman" w:cs="Times New Roman"/>
        </w:rPr>
        <w:t>[11]</w:t>
      </w:r>
      <w:r w:rsidR="00B92DC1" w:rsidRPr="00BF13E9">
        <w:rPr>
          <w:rFonts w:ascii="Times New Roman" w:hAnsi="Times New Roman" w:cs="Times New Roman"/>
        </w:rPr>
        <w:fldChar w:fldCharType="end"/>
      </w:r>
      <w:r w:rsidRPr="00BF13E9">
        <w:rPr>
          <w:rFonts w:ascii="Times New Roman" w:hAnsi="Times New Roman" w:cs="Times New Roman"/>
        </w:rPr>
        <w:t xml:space="preserve">. </w:t>
      </w:r>
      <w:r w:rsidR="00A11E49" w:rsidRPr="00BF13E9">
        <w:rPr>
          <w:rFonts w:ascii="Times New Roman" w:hAnsi="Times New Roman" w:cs="Times New Roman"/>
        </w:rPr>
        <w:t>New areas of research in large exclusive projects include inter-</w:t>
      </w:r>
      <w:r w:rsidRPr="00BF13E9">
        <w:rPr>
          <w:rFonts w:ascii="Times New Roman" w:hAnsi="Times New Roman" w:cs="Times New Roman"/>
        </w:rPr>
        <w:t>team coordination, scaling of agile projects large project organizat</w:t>
      </w:r>
      <w:r w:rsidR="00B92DC1" w:rsidRPr="00BF13E9">
        <w:rPr>
          <w:rFonts w:ascii="Times New Roman" w:hAnsi="Times New Roman" w:cs="Times New Roman"/>
        </w:rPr>
        <w:t xml:space="preserve">ion or portfolio management </w:t>
      </w:r>
      <w:r w:rsidR="00B92DC1" w:rsidRPr="00BF13E9">
        <w:rPr>
          <w:rFonts w:ascii="Times New Roman" w:hAnsi="Times New Roman" w:cs="Times New Roman"/>
        </w:rPr>
        <w:fldChar w:fldCharType="begin"/>
      </w:r>
      <w:r w:rsidR="00B92DC1" w:rsidRPr="00BF13E9">
        <w:rPr>
          <w:rFonts w:ascii="Times New Roman" w:hAnsi="Times New Roman" w:cs="Times New Roman"/>
        </w:rPr>
        <w:instrText xml:space="preserve"> ADDIN ZOTERO_ITEM CSL_CITATION {"citationID":"2mrgio3o4r","properties":{"formattedCitation":"[12]","plainCitation":"[12]"},"citationItems":[{"id":675,"uris":["http://zotero.org/users/1768300/items/BF52WN8R"],"uri":["http://zotero.org/users/1768300/items/BF52WN8R"],"itemData":{"id":675,"type":"article-journal","title":"A comparison of issues and advantages in agile and incremental development between state of the art and an industrial case","container-title":"Journal of Systems and Software","page":"1479-1490","volume":"82","issue":"9","source":"ScienceDirect","abstract":"Recent empirical studies have been conducted identifying a number of issues and advantages of incremental and agile methods. However, the majority of studies focused on one model (Extreme Programming) and small projects. To draw more general conclusions we conduct a case study in large-scale development identifying issues and advantages, and compare the results with previous empirical studies on the topic. The principle results are that (1) the case study and literature agree on the benefits while new issues arise when using agile in large-scale and (2) an empirical research framework is needed to make agile studies comparable.","DOI":"10.1016/j.jss.2009.03.036","ISSN":"0164-1212","journalAbbreviation":"Journal of Systems and Software","author":[{"family":"Petersen","given":"Kai"},{"family":"Wohlin","given":"Claes"}],"issued":{"date-parts":[["2009",9]]}}}],"schema":"https://github.com/citation-style-language/schema/raw/master/csl-citation.json"} </w:instrText>
      </w:r>
      <w:r w:rsidR="00B92DC1" w:rsidRPr="00BF13E9">
        <w:rPr>
          <w:rFonts w:ascii="Times New Roman" w:hAnsi="Times New Roman" w:cs="Times New Roman"/>
        </w:rPr>
        <w:fldChar w:fldCharType="separate"/>
      </w:r>
      <w:r w:rsidR="00B92DC1" w:rsidRPr="00BF13E9">
        <w:rPr>
          <w:rFonts w:ascii="Times New Roman" w:hAnsi="Times New Roman" w:cs="Times New Roman"/>
        </w:rPr>
        <w:t>[12]</w:t>
      </w:r>
      <w:r w:rsidR="00B92DC1" w:rsidRPr="00BF13E9">
        <w:rPr>
          <w:rFonts w:ascii="Times New Roman" w:hAnsi="Times New Roman" w:cs="Times New Roman"/>
        </w:rPr>
        <w:fldChar w:fldCharType="end"/>
      </w:r>
      <w:r w:rsidRPr="00BF13E9">
        <w:rPr>
          <w:rFonts w:ascii="Times New Roman" w:hAnsi="Times New Roman" w:cs="Times New Roman"/>
        </w:rPr>
        <w:t>. Studying these</w:t>
      </w:r>
      <w:r w:rsidR="00C01A38" w:rsidRPr="00BF13E9">
        <w:rPr>
          <w:rFonts w:ascii="Times New Roman" w:hAnsi="Times New Roman" w:cs="Times New Roman"/>
        </w:rPr>
        <w:t xml:space="preserve"> areas</w:t>
      </w:r>
      <w:r w:rsidRPr="00BF13E9">
        <w:rPr>
          <w:rFonts w:ascii="Times New Roman" w:hAnsi="Times New Roman" w:cs="Times New Roman"/>
        </w:rPr>
        <w:t xml:space="preserve"> help to improve the agility in large projects. A question arises while dealing with agile methods</w:t>
      </w:r>
      <w:r w:rsidR="00C01A38" w:rsidRPr="00BF13E9">
        <w:rPr>
          <w:rFonts w:ascii="Times New Roman" w:hAnsi="Times New Roman" w:cs="Times New Roman"/>
        </w:rPr>
        <w:t xml:space="preserve"> that,</w:t>
      </w:r>
      <w:r w:rsidRPr="00BF13E9">
        <w:rPr>
          <w:rFonts w:ascii="Times New Roman" w:hAnsi="Times New Roman" w:cs="Times New Roman"/>
        </w:rPr>
        <w:t xml:space="preserve"> why should you focus on different methods instead of focusing on one, this is because there is no singl</w:t>
      </w:r>
      <w:r w:rsidR="00B92DC1" w:rsidRPr="00BF13E9">
        <w:rPr>
          <w:rFonts w:ascii="Times New Roman" w:hAnsi="Times New Roman" w:cs="Times New Roman"/>
        </w:rPr>
        <w:t xml:space="preserve">e shoe that its all of them </w:t>
      </w:r>
      <w:r w:rsidR="00B92DC1" w:rsidRPr="00BF13E9">
        <w:rPr>
          <w:rFonts w:ascii="Times New Roman" w:hAnsi="Times New Roman" w:cs="Times New Roman"/>
        </w:rPr>
        <w:fldChar w:fldCharType="begin"/>
      </w:r>
      <w:r w:rsidR="00B92DC1" w:rsidRPr="00BF13E9">
        <w:rPr>
          <w:rFonts w:ascii="Times New Roman" w:hAnsi="Times New Roman" w:cs="Times New Roman"/>
        </w:rPr>
        <w:instrText xml:space="preserve"> ADDIN ZOTERO_ITEM CSL_CITATION {"citationID":"dfvcousi7","properties":{"formattedCitation":"[13]","plainCitation":"[13]"},"citationItems":[{"id":57,"uris":["http://zotero.org/users/1768300/items/AA8APEBD"],"uri":["http://zotero.org/users/1768300/items/AA8APEBD"],"itemData":{"id":57,"type":"paper-conference","title":"Manager as Scrum Master","container-title":"Agile Conference (AGILE), 2011","publisher":"IEEE","page":"151–153","source":"Google Scholar","URL":"http://ieeexplore.ieee.org/xpls/abs_all.jsp?arnumber=6005499","author":[{"family":"Yi","given":"Lv"}],"issued":{"date-parts":[["2011"]]},"accessed":{"date-parts":[["2014",10,24]]}}}],"schema":"https://github.com/citation-style-language/schema/raw/master/csl-citation.json"} </w:instrText>
      </w:r>
      <w:r w:rsidR="00B92DC1" w:rsidRPr="00BF13E9">
        <w:rPr>
          <w:rFonts w:ascii="Times New Roman" w:hAnsi="Times New Roman" w:cs="Times New Roman"/>
        </w:rPr>
        <w:fldChar w:fldCharType="separate"/>
      </w:r>
      <w:r w:rsidR="00B92DC1" w:rsidRPr="00BF13E9">
        <w:rPr>
          <w:rFonts w:ascii="Times New Roman" w:hAnsi="Times New Roman" w:cs="Times New Roman"/>
        </w:rPr>
        <w:t>[13]</w:t>
      </w:r>
      <w:r w:rsidR="00B92DC1" w:rsidRPr="00BF13E9">
        <w:rPr>
          <w:rFonts w:ascii="Times New Roman" w:hAnsi="Times New Roman" w:cs="Times New Roman"/>
        </w:rPr>
        <w:fldChar w:fldCharType="end"/>
      </w:r>
      <w:r w:rsidRPr="00BF13E9">
        <w:rPr>
          <w:rFonts w:ascii="Times New Roman" w:hAnsi="Times New Roman" w:cs="Times New Roman"/>
        </w:rPr>
        <w:t>.  It is always best to take the best of different approaches and apply to the projects based on specific needs. The practitioners are worried if integrating agile project teams will ensure the quality assurance</w:t>
      </w:r>
      <w:r w:rsidR="00B92DC1" w:rsidRPr="00BF13E9">
        <w:rPr>
          <w:rFonts w:ascii="Times New Roman" w:hAnsi="Times New Roman" w:cs="Times New Roman"/>
        </w:rPr>
        <w:t xml:space="preserve"> in large software projects</w:t>
      </w:r>
      <w:r w:rsidR="00B92DC1" w:rsidRPr="00BF13E9">
        <w:rPr>
          <w:rFonts w:ascii="Times New Roman" w:hAnsi="Times New Roman" w:cs="Times New Roman"/>
        </w:rPr>
        <w:fldChar w:fldCharType="begin"/>
      </w:r>
      <w:r w:rsidR="00B92DC1" w:rsidRPr="00BF13E9">
        <w:rPr>
          <w:rFonts w:ascii="Times New Roman" w:hAnsi="Times New Roman" w:cs="Times New Roman"/>
        </w:rPr>
        <w:instrText xml:space="preserve"> ADDIN ZOTERO_ITEM CSL_CITATION {"citationID":"1lj22qf96v","properties":{"formattedCitation":"[4]","plainCitation":"[4]"},"citationItems":[{"id":730,"uris":["http://zotero.org/users/1768300/items/XKN6RVIE"],"uri":["http://zotero.org/users/1768300/items/XKN6RVIE"],"itemData":{"id":730,"type":"article-journal","title":"Management Challenges to Implementing Agile Processes in Traditional Development Organizations","container-title":"IEEE Software","page":"30-39","volume":"22","issue":"5","source":"CrossRef","DOI":"10.1109/MS.2005.129","ISSN":"0740-7459","language":"en","author":[{"family":"Boehm","given":"B."},{"family":"Turner","given":"R."}],"issued":{"date-parts":[["2005",9]]}}}],"schema":"https://github.com/citation-style-language/schema/raw/master/csl-citation.json"} </w:instrText>
      </w:r>
      <w:r w:rsidR="00B92DC1" w:rsidRPr="00BF13E9">
        <w:rPr>
          <w:rFonts w:ascii="Times New Roman" w:hAnsi="Times New Roman" w:cs="Times New Roman"/>
        </w:rPr>
        <w:fldChar w:fldCharType="separate"/>
      </w:r>
      <w:r w:rsidR="00B92DC1" w:rsidRPr="00BF13E9">
        <w:rPr>
          <w:rFonts w:ascii="Times New Roman" w:hAnsi="Times New Roman" w:cs="Times New Roman"/>
        </w:rPr>
        <w:t>[4]</w:t>
      </w:r>
      <w:r w:rsidR="00B92DC1" w:rsidRPr="00BF13E9">
        <w:rPr>
          <w:rFonts w:ascii="Times New Roman" w:hAnsi="Times New Roman" w:cs="Times New Roman"/>
        </w:rPr>
        <w:fldChar w:fldCharType="end"/>
      </w:r>
      <w:r w:rsidRPr="00BF13E9">
        <w:rPr>
          <w:rFonts w:ascii="Times New Roman" w:hAnsi="Times New Roman" w:cs="Times New Roman"/>
        </w:rPr>
        <w:t xml:space="preserve">. Agile in </w:t>
      </w:r>
      <w:r w:rsidR="0014099A" w:rsidRPr="00BF13E9">
        <w:rPr>
          <w:rFonts w:ascii="Times New Roman" w:hAnsi="Times New Roman" w:cs="Times New Roman"/>
        </w:rPr>
        <w:t xml:space="preserve">the </w:t>
      </w:r>
      <w:r w:rsidRPr="00BF13E9">
        <w:rPr>
          <w:rFonts w:ascii="Times New Roman" w:hAnsi="Times New Roman" w:cs="Times New Roman"/>
        </w:rPr>
        <w:t xml:space="preserve">context of small software projects are successful and are already in progress with progressive results period. 3 </w:t>
      </w:r>
      <w:r w:rsidRPr="00BF13E9">
        <w:rPr>
          <w:rFonts w:ascii="Times New Roman" w:hAnsi="Times New Roman" w:cs="Times New Roman"/>
          <w:color w:val="000000" w:themeColor="text1"/>
        </w:rPr>
        <w:t xml:space="preserve">case </w:t>
      </w:r>
      <w:r w:rsidR="0014099A" w:rsidRPr="00BF13E9">
        <w:rPr>
          <w:rFonts w:ascii="Times New Roman" w:hAnsi="Times New Roman" w:cs="Times New Roman"/>
          <w:color w:val="000000" w:themeColor="text1"/>
        </w:rPr>
        <w:t xml:space="preserve">are </w:t>
      </w:r>
      <w:r w:rsidRPr="00BF13E9">
        <w:rPr>
          <w:rFonts w:ascii="Times New Roman" w:hAnsi="Times New Roman" w:cs="Times New Roman"/>
        </w:rPr>
        <w:t xml:space="preserve">reported with respect to successful agile model </w:t>
      </w:r>
      <w:r w:rsidRPr="00BF13E9">
        <w:rPr>
          <w:rFonts w:ascii="Times New Roman" w:hAnsi="Times New Roman" w:cs="Times New Roman"/>
        </w:rPr>
        <w:lastRenderedPageBreak/>
        <w:t>implementat</w:t>
      </w:r>
      <w:r w:rsidR="00B92DC1" w:rsidRPr="00BF13E9">
        <w:rPr>
          <w:rFonts w:ascii="Times New Roman" w:hAnsi="Times New Roman" w:cs="Times New Roman"/>
        </w:rPr>
        <w:t xml:space="preserve">ion in small scale projects </w:t>
      </w:r>
      <w:r w:rsidR="00B92DC1" w:rsidRPr="00BF13E9">
        <w:rPr>
          <w:rFonts w:ascii="Times New Roman" w:hAnsi="Times New Roman" w:cs="Times New Roman"/>
        </w:rPr>
        <w:fldChar w:fldCharType="begin"/>
      </w:r>
      <w:r w:rsidR="00B92DC1" w:rsidRPr="00BF13E9">
        <w:rPr>
          <w:rFonts w:ascii="Times New Roman" w:hAnsi="Times New Roman" w:cs="Times New Roman"/>
        </w:rPr>
        <w:instrText xml:space="preserve"> ADDIN ZOTERO_ITEM CSL_CITATION {"citationID":"4jalnd2ql","properties":{"formattedCitation":"[9]","plainCitation":"[9]"},"citationItems":[{"id":720,"uris":["http://zotero.org/users/1768300/items/SC4S4VF2"],"uri":["http://zotero.org/users/1768300/items/SC4S4VF2"],"itemData":{"id":720,"type":"book","title":"Agile project management : creating innovative products","collection-title":"The agile software development series","publisher":"Addison-Wesley","publisher-place":"Boston, MA","source":"libris.kb.se","event-place":"Boston, MA","ISBN":"0-321-21977-5","shortTitle":"Agile project management","author":[{"family":"Highsmith","given":"James A."}],"issued":{"date-parts":[["2004"]]}}}],"schema":"https://github.com/citation-style-language/schema/raw/master/csl-citation.json"} </w:instrText>
      </w:r>
      <w:r w:rsidR="00B92DC1" w:rsidRPr="00BF13E9">
        <w:rPr>
          <w:rFonts w:ascii="Times New Roman" w:hAnsi="Times New Roman" w:cs="Times New Roman"/>
        </w:rPr>
        <w:fldChar w:fldCharType="separate"/>
      </w:r>
      <w:r w:rsidR="00B92DC1" w:rsidRPr="00BF13E9">
        <w:rPr>
          <w:rFonts w:ascii="Times New Roman" w:hAnsi="Times New Roman" w:cs="Times New Roman"/>
        </w:rPr>
        <w:t>[9]</w:t>
      </w:r>
      <w:r w:rsidR="00B92DC1" w:rsidRPr="00BF13E9">
        <w:rPr>
          <w:rFonts w:ascii="Times New Roman" w:hAnsi="Times New Roman" w:cs="Times New Roman"/>
        </w:rPr>
        <w:fldChar w:fldCharType="end"/>
      </w:r>
      <w:r w:rsidR="008D5105" w:rsidRPr="00BF13E9">
        <w:rPr>
          <w:rFonts w:ascii="Times New Roman" w:hAnsi="Times New Roman" w:cs="Times New Roman"/>
        </w:rPr>
        <w:t>.</w:t>
      </w:r>
      <w:r w:rsidR="007C2CFE" w:rsidRPr="00BF13E9">
        <w:rPr>
          <w:rFonts w:ascii="Times New Roman" w:hAnsi="Times New Roman" w:cs="Times New Roman"/>
        </w:rPr>
        <w:tab/>
      </w:r>
      <w:r w:rsidR="007C2CFE" w:rsidRPr="00BF13E9">
        <w:rPr>
          <w:rFonts w:ascii="Times New Roman" w:hAnsi="Times New Roman" w:cs="Times New Roman"/>
        </w:rPr>
        <w:tab/>
      </w:r>
      <w:r w:rsidR="007C2CFE" w:rsidRPr="00BF13E9">
        <w:rPr>
          <w:rFonts w:ascii="Times New Roman" w:hAnsi="Times New Roman" w:cs="Times New Roman"/>
        </w:rPr>
        <w:tab/>
      </w:r>
      <w:r w:rsidR="007C2CFE" w:rsidRPr="00BF13E9">
        <w:rPr>
          <w:rFonts w:ascii="Times New Roman" w:hAnsi="Times New Roman" w:cs="Times New Roman"/>
        </w:rPr>
        <w:tab/>
      </w:r>
      <w:r w:rsidR="0014099A" w:rsidRPr="00BF13E9">
        <w:rPr>
          <w:rFonts w:ascii="Times New Roman" w:hAnsi="Times New Roman" w:cs="Times New Roman"/>
        </w:rPr>
        <w:t xml:space="preserve">          </w:t>
      </w:r>
      <w:r w:rsidR="00BF13E9">
        <w:rPr>
          <w:rFonts w:ascii="Times New Roman" w:hAnsi="Times New Roman" w:cs="Times New Roman"/>
        </w:rPr>
        <w:t xml:space="preserve">   </w:t>
      </w:r>
      <w:r w:rsidR="00BF13E9">
        <w:rPr>
          <w:rFonts w:ascii="Times New Roman" w:hAnsi="Times New Roman" w:cs="Times New Roman"/>
        </w:rPr>
        <w:tab/>
      </w:r>
      <w:r w:rsidR="00BF13E9">
        <w:rPr>
          <w:rFonts w:ascii="Times New Roman" w:hAnsi="Times New Roman" w:cs="Times New Roman"/>
        </w:rPr>
        <w:tab/>
      </w:r>
      <w:r w:rsidR="0014099A" w:rsidRPr="00BF13E9">
        <w:rPr>
          <w:rFonts w:ascii="Times New Roman" w:hAnsi="Times New Roman" w:cs="Times New Roman"/>
        </w:rPr>
        <w:t xml:space="preserve">     </w:t>
      </w:r>
      <w:r w:rsidR="0044602C" w:rsidRPr="00BF13E9">
        <w:rPr>
          <w:rFonts w:ascii="Times New Roman" w:hAnsi="Times New Roman" w:cs="Times New Roman"/>
        </w:rPr>
        <w:t xml:space="preserve"> </w:t>
      </w:r>
      <w:r w:rsidR="0069242D" w:rsidRPr="007C0DED">
        <w:rPr>
          <w:rFonts w:ascii="Times New Roman" w:hAnsi="Times New Roman" w:cs="Times New Roman"/>
          <w:i/>
        </w:rPr>
        <w:t xml:space="preserve">Related work of agile in </w:t>
      </w:r>
      <w:r w:rsidR="00A11E49" w:rsidRPr="007C0DED">
        <w:rPr>
          <w:rFonts w:ascii="Times New Roman" w:hAnsi="Times New Roman" w:cs="Times New Roman"/>
          <w:i/>
        </w:rPr>
        <w:t xml:space="preserve">the </w:t>
      </w:r>
      <w:r w:rsidR="0069242D" w:rsidRPr="007C0DED">
        <w:rPr>
          <w:rFonts w:ascii="Times New Roman" w:hAnsi="Times New Roman" w:cs="Times New Roman"/>
          <w:i/>
        </w:rPr>
        <w:t>context of software testing:</w:t>
      </w:r>
      <w:r w:rsidR="00D003A7" w:rsidRPr="00BF13E9">
        <w:rPr>
          <w:rFonts w:ascii="Times New Roman" w:hAnsi="Times New Roman" w:cs="Times New Roman"/>
        </w:rPr>
        <w:t xml:space="preserve"> </w:t>
      </w:r>
      <w:r w:rsidR="00673B77" w:rsidRPr="00BF13E9">
        <w:rPr>
          <w:rFonts w:ascii="Times New Roman" w:hAnsi="Times New Roman" w:cs="Times New Roman"/>
        </w:rPr>
        <w:t>Generally,</w:t>
      </w:r>
      <w:r w:rsidR="00AA7D72" w:rsidRPr="00BF13E9">
        <w:rPr>
          <w:rFonts w:ascii="Times New Roman" w:hAnsi="Times New Roman" w:cs="Times New Roman"/>
        </w:rPr>
        <w:t xml:space="preserve"> software testing is investigating a service/product to ensure the quality of the product, this information is v</w:t>
      </w:r>
      <w:r w:rsidR="00B92DC1" w:rsidRPr="00BF13E9">
        <w:rPr>
          <w:rFonts w:ascii="Times New Roman" w:hAnsi="Times New Roman" w:cs="Times New Roman"/>
        </w:rPr>
        <w:t xml:space="preserve">aluable to the stakeholders </w:t>
      </w:r>
      <w:r w:rsidR="00B92DC1" w:rsidRPr="00BF13E9">
        <w:rPr>
          <w:rFonts w:ascii="Times New Roman" w:hAnsi="Times New Roman" w:cs="Times New Roman"/>
          <w:b/>
        </w:rPr>
        <w:fldChar w:fldCharType="begin"/>
      </w:r>
      <w:r w:rsidR="00B92DC1" w:rsidRPr="00BF13E9">
        <w:rPr>
          <w:rFonts w:ascii="Times New Roman" w:hAnsi="Times New Roman" w:cs="Times New Roman"/>
        </w:rPr>
        <w:instrText xml:space="preserve"> ADDIN ZOTERO_ITEM CSL_CITATION {"citationID":"21qbaksuut","properties":{"formattedCitation":"[5]","plainCitation":"[5]"},"citationItems":[{"id":170,"uris":["http://zotero.org/users/1768300/items/NV7G4JZQ"],"uri":["http://zotero.org/users/1768300/items/NV7G4JZQ"],"itemData":{"id":170,"type":"paper-conference","title":"Testing highly complex system of systems: an industrial case study","container-title":"Proceedings of the ACM-IEEE international symposium on Empirical software engineering and measurement","publisher":"ACM","page":"211–220","source":"Google Scholar","URL":"http://dl.acm.org.miman.bib.bth.se/citation.cfm?id=2372290","shortTitle":"Testing highly complex system of systems","author":[{"family":"Ali","given":"Nauman Bin"},{"family":"Petersen","given":"Kai"},{"family":"Mäntylä","given":"Mika"}],"issued":{"date-parts":[["2012"]]},"accessed":{"date-parts":[["2015",1,12]],"season":"T18:29:28Z"}}}],"schema":"https://github.com/citation-style-language/schema/raw/master/csl-citation.json"} </w:instrText>
      </w:r>
      <w:r w:rsidR="00B92DC1" w:rsidRPr="00BF13E9">
        <w:rPr>
          <w:rFonts w:ascii="Times New Roman" w:hAnsi="Times New Roman" w:cs="Times New Roman"/>
          <w:b/>
        </w:rPr>
        <w:fldChar w:fldCharType="separate"/>
      </w:r>
      <w:r w:rsidR="00B92DC1" w:rsidRPr="00BF13E9">
        <w:rPr>
          <w:rFonts w:ascii="Times New Roman" w:hAnsi="Times New Roman" w:cs="Times New Roman"/>
        </w:rPr>
        <w:t>[5]</w:t>
      </w:r>
      <w:r w:rsidR="00B92DC1" w:rsidRPr="00BF13E9">
        <w:rPr>
          <w:rFonts w:ascii="Times New Roman" w:hAnsi="Times New Roman" w:cs="Times New Roman"/>
          <w:b/>
        </w:rPr>
        <w:fldChar w:fldCharType="end"/>
      </w:r>
      <w:r w:rsidR="00AA7D72" w:rsidRPr="00BF13E9">
        <w:rPr>
          <w:rFonts w:ascii="Times New Roman" w:hAnsi="Times New Roman" w:cs="Times New Roman"/>
        </w:rPr>
        <w:t xml:space="preserve">. </w:t>
      </w:r>
      <w:r w:rsidR="00673B77" w:rsidRPr="00BF13E9">
        <w:rPr>
          <w:rFonts w:ascii="Times New Roman" w:hAnsi="Times New Roman" w:cs="Times New Roman"/>
        </w:rPr>
        <w:t>In our research questions we define the terms agile testing, testing tools. Agile testing is the software testing practice that follows the agile soft</w:t>
      </w:r>
      <w:r w:rsidR="00D361D4" w:rsidRPr="00BF13E9">
        <w:rPr>
          <w:rFonts w:ascii="Times New Roman" w:hAnsi="Times New Roman" w:cs="Times New Roman"/>
        </w:rPr>
        <w:t>ware development principle</w:t>
      </w:r>
      <w:r w:rsidR="00B92DC1" w:rsidRPr="00BF13E9">
        <w:rPr>
          <w:rFonts w:ascii="Times New Roman" w:hAnsi="Times New Roman" w:cs="Times New Roman"/>
        </w:rPr>
        <w:t xml:space="preserve">s </w:t>
      </w:r>
      <w:r w:rsidR="00B92DC1" w:rsidRPr="00BF13E9">
        <w:rPr>
          <w:rFonts w:ascii="Times New Roman" w:hAnsi="Times New Roman" w:cs="Times New Roman"/>
          <w:b/>
        </w:rPr>
        <w:fldChar w:fldCharType="begin"/>
      </w:r>
      <w:r w:rsidR="00B92DC1" w:rsidRPr="00BF13E9">
        <w:rPr>
          <w:rFonts w:ascii="Times New Roman" w:hAnsi="Times New Roman" w:cs="Times New Roman"/>
        </w:rPr>
        <w:instrText xml:space="preserve"> ADDIN ZOTERO_ITEM CSL_CITATION {"citationID":"1ac6ce7pcf","properties":{"formattedCitation":"[14]","plainCitation":"[14]"},"citationItems":[{"id":156,"uris":["http://zotero.org/users/1768300/items/M74WEJ6E"],"uri":["http://zotero.org/users/1768300/items/M74WEJ6E"],"itemData":{"id":156,"type":"book","title":"Test-driven development: by example","publisher":"Addison-Wesley Professional","source":"Google Scholar","URL":"http://books.google.co.in/books?hl=en&amp;lr=&amp;id=goE1TL0u0dUC&amp;oi=fnd&amp;pg=PR9&amp;dq=Beck,+K.:+Test-Driven+Development:+By+Example.+The+Addison-Wesley+Signature+Series.+Addison-Wesley,+Reading+(2003)&amp;ots=IaByvQduEf&amp;sig=KTVhoycikaSaVop59cf_jSDC2Zg","shortTitle":"Test-driven development","author":[{"family":"Beck","given":"Kent"}],"issued":{"date-parts":[["2003"]]},"accessed":{"date-parts":[["2014",2,28]]}}}],"schema":"https://github.com/citation-style-language/schema/raw/master/csl-citation.json"} </w:instrText>
      </w:r>
      <w:r w:rsidR="00B92DC1" w:rsidRPr="00BF13E9">
        <w:rPr>
          <w:rFonts w:ascii="Times New Roman" w:hAnsi="Times New Roman" w:cs="Times New Roman"/>
          <w:b/>
        </w:rPr>
        <w:fldChar w:fldCharType="separate"/>
      </w:r>
      <w:r w:rsidR="00B92DC1" w:rsidRPr="00BF13E9">
        <w:rPr>
          <w:rFonts w:ascii="Times New Roman" w:hAnsi="Times New Roman" w:cs="Times New Roman"/>
        </w:rPr>
        <w:t>[14]</w:t>
      </w:r>
      <w:r w:rsidR="00B92DC1" w:rsidRPr="00BF13E9">
        <w:rPr>
          <w:rFonts w:ascii="Times New Roman" w:hAnsi="Times New Roman" w:cs="Times New Roman"/>
          <w:b/>
        </w:rPr>
        <w:fldChar w:fldCharType="end"/>
      </w:r>
      <w:r w:rsidR="00673B77" w:rsidRPr="00BF13E9">
        <w:rPr>
          <w:rFonts w:ascii="Times New Roman" w:hAnsi="Times New Roman" w:cs="Times New Roman"/>
        </w:rPr>
        <w:t>. Testing tools are the tools to useful to measure the quality of the product/service by comparing actual outcome</w:t>
      </w:r>
      <w:r w:rsidR="00B92DC1" w:rsidRPr="00BF13E9">
        <w:rPr>
          <w:rFonts w:ascii="Times New Roman" w:hAnsi="Times New Roman" w:cs="Times New Roman"/>
        </w:rPr>
        <w:t xml:space="preserve"> with predicted outcome’s [15]</w:t>
      </w:r>
      <w:r w:rsidR="00AC6401" w:rsidRPr="00BF13E9">
        <w:rPr>
          <w:rFonts w:ascii="Times New Roman" w:hAnsi="Times New Roman" w:cs="Times New Roman"/>
        </w:rPr>
        <w:t>. There are five</w:t>
      </w:r>
      <w:r w:rsidR="00673B77" w:rsidRPr="00BF13E9">
        <w:rPr>
          <w:rFonts w:ascii="Times New Roman" w:hAnsi="Times New Roman" w:cs="Times New Roman"/>
        </w:rPr>
        <w:t xml:space="preserve"> categories of tes</w:t>
      </w:r>
      <w:r w:rsidR="00633D1B" w:rsidRPr="00BF13E9">
        <w:rPr>
          <w:rFonts w:ascii="Times New Roman" w:hAnsi="Times New Roman" w:cs="Times New Roman"/>
        </w:rPr>
        <w:t>ting software testing tools such as</w:t>
      </w:r>
      <w:r w:rsidR="00673B77" w:rsidRPr="00BF13E9">
        <w:rPr>
          <w:rFonts w:ascii="Times New Roman" w:hAnsi="Times New Roman" w:cs="Times New Roman"/>
        </w:rPr>
        <w:t xml:space="preserve"> free software test</w:t>
      </w:r>
      <w:r w:rsidR="00AC6401" w:rsidRPr="00BF13E9">
        <w:rPr>
          <w:rFonts w:ascii="Times New Roman" w:hAnsi="Times New Roman" w:cs="Times New Roman"/>
        </w:rPr>
        <w:t>ing tools, GUI testing tools, lo</w:t>
      </w:r>
      <w:r w:rsidR="00673B77" w:rsidRPr="00BF13E9">
        <w:rPr>
          <w:rFonts w:ascii="Times New Roman" w:hAnsi="Times New Roman" w:cs="Times New Roman"/>
        </w:rPr>
        <w:t xml:space="preserve">ad testing tools, Unit testing framework and security testing tools. Testing is </w:t>
      </w:r>
      <w:r w:rsidR="00633D1B" w:rsidRPr="00BF13E9">
        <w:rPr>
          <w:rFonts w:ascii="Times New Roman" w:hAnsi="Times New Roman" w:cs="Times New Roman"/>
        </w:rPr>
        <w:t xml:space="preserve">a </w:t>
      </w:r>
      <w:r w:rsidR="00673B77" w:rsidRPr="00BF13E9">
        <w:rPr>
          <w:rFonts w:ascii="Times New Roman" w:hAnsi="Times New Roman" w:cs="Times New Roman"/>
        </w:rPr>
        <w:t>p</w:t>
      </w:r>
      <w:r w:rsidR="00B92DC1" w:rsidRPr="00BF13E9">
        <w:rPr>
          <w:rFonts w:ascii="Times New Roman" w:hAnsi="Times New Roman" w:cs="Times New Roman"/>
        </w:rPr>
        <w:t xml:space="preserve">art of software development </w:t>
      </w:r>
      <w:r w:rsidR="00B92DC1" w:rsidRPr="00BF13E9">
        <w:rPr>
          <w:rFonts w:ascii="Times New Roman" w:hAnsi="Times New Roman" w:cs="Times New Roman"/>
          <w:b/>
        </w:rPr>
        <w:fldChar w:fldCharType="begin"/>
      </w:r>
      <w:r w:rsidR="00B92DC1" w:rsidRPr="00BF13E9">
        <w:rPr>
          <w:rFonts w:ascii="Times New Roman" w:hAnsi="Times New Roman" w:cs="Times New Roman"/>
        </w:rPr>
        <w:instrText xml:space="preserve"> ADDIN ZOTERO_ITEM CSL_CITATION {"citationID":"20m357b4fk","properties":{"formattedCitation":"[15]","plainCitation":"[15]"},"citationItems":[{"id":695,"uris":["http://zotero.org/users/1768300/items/M82J2KPM"],"uri":["http://zotero.org/users/1768300/items/M82J2KPM"],"itemData":{"id":695,"type":"article-journal","title":"Agile software testing in a large-scale project","container-title":"IEEE Software","page":"30-37","volume":"23","issue":"4","source":"IEEE Xplore","abstract":"Agile software development in general and Extreme Programming (XP) in particular, promote radical changes in how software development organizations traditionally work. We present and analyze new data from a real, large-scale agile project to develop a business-critical enterprise information system for the Israeli Air Force (IAF). Our results offer new evidence that agile testing practices actually work, dramatically improving development quality and productivity. We describe the organization's successful practices and guidelines in four key areas: test design and activity execution, working with professional testers, planning, and defect management","DOI":"10.1109/MS.2006.93","ISSN":"0740-7459","author":[{"family":"Talby","given":"D."},{"family":"Keren","given":"A."},{"family":"Hazzan","given":"O."},{"family":"Dubinsky","given":"Y."}],"issued":{"date-parts":[["2006",7]]}}}],"schema":"https://github.com/citation-style-language/schema/raw/master/csl-citation.json"} </w:instrText>
      </w:r>
      <w:r w:rsidR="00B92DC1" w:rsidRPr="00BF13E9">
        <w:rPr>
          <w:rFonts w:ascii="Times New Roman" w:hAnsi="Times New Roman" w:cs="Times New Roman"/>
          <w:b/>
        </w:rPr>
        <w:fldChar w:fldCharType="separate"/>
      </w:r>
      <w:r w:rsidR="00B92DC1" w:rsidRPr="00BF13E9">
        <w:rPr>
          <w:rFonts w:ascii="Times New Roman" w:hAnsi="Times New Roman" w:cs="Times New Roman"/>
        </w:rPr>
        <w:t>[15]</w:t>
      </w:r>
      <w:r w:rsidR="00B92DC1" w:rsidRPr="00BF13E9">
        <w:rPr>
          <w:rFonts w:ascii="Times New Roman" w:hAnsi="Times New Roman" w:cs="Times New Roman"/>
          <w:b/>
        </w:rPr>
        <w:fldChar w:fldCharType="end"/>
      </w:r>
      <w:r w:rsidR="00673B77" w:rsidRPr="00BF13E9">
        <w:rPr>
          <w:rFonts w:ascii="Times New Roman" w:hAnsi="Times New Roman" w:cs="Times New Roman"/>
        </w:rPr>
        <w:t>. Testing is one of the cornerstones in agile software development in past present and future. Systematic mapping is conducted in the software testing and agile software development t</w:t>
      </w:r>
      <w:r w:rsidR="00B92DC1" w:rsidRPr="00BF13E9">
        <w:rPr>
          <w:rFonts w:ascii="Times New Roman" w:hAnsi="Times New Roman" w:cs="Times New Roman"/>
        </w:rPr>
        <w:t xml:space="preserve">o measure the effectiveness </w:t>
      </w:r>
      <w:r w:rsidR="00B92DC1" w:rsidRPr="00BF13E9">
        <w:rPr>
          <w:rFonts w:ascii="Times New Roman" w:hAnsi="Times New Roman" w:cs="Times New Roman"/>
          <w:b/>
        </w:rPr>
        <w:fldChar w:fldCharType="begin"/>
      </w:r>
      <w:r w:rsidR="00B92DC1" w:rsidRPr="00BF13E9">
        <w:rPr>
          <w:rFonts w:ascii="Times New Roman" w:hAnsi="Times New Roman" w:cs="Times New Roman"/>
        </w:rPr>
        <w:instrText xml:space="preserve"> ADDIN ZOTERO_ITEM CSL_CITATION {"citationID":"20hf67uqj7","properties":{"formattedCitation":"[16]","plainCitation":"[16]"},"citationItems":[{"id":689,"uris":["http://zotero.org/users/1768300/items/R2U4ZRAJ"],"uri":["http://zotero.org/users/1768300/items/R2U4ZRAJ"],"itemData":{"id":689,"type":"paper-conference","title":"Research on Agile Project Management with Scrum Method","container-title":"IITA International Conference on Services Science, Management and Engineering, 2009. SSME '09","page":"26-29","source":"IEEE Xplore","event":"IITA International Conference on Services Science, Management and Engineering, 2009. SSME '09","abstract":"Agile software developments are hotspots of software development field in foreign countries.Especially, Scrum will help us to manage the project more efficiently because it is an adaptive process. Scrum method is an iterative incremental process of software development commonly used with agile software development. According to the characteristics of agile environment and Scrum, an example is given to elaborate how to manage the project with Scrum agile management in this article.","DOI":"10.1109/SSME.2009.136","author":[{"family":"Zhi-gen","given":"Hu"},{"family":"Quan","given":"Yuan"},{"family":"Xi","given":"Zhang"}],"issued":{"date-parts":[["2009",7]]}}}],"schema":"https://github.com/citation-style-language/schema/raw/master/csl-citation.json"} </w:instrText>
      </w:r>
      <w:r w:rsidR="00B92DC1" w:rsidRPr="00BF13E9">
        <w:rPr>
          <w:rFonts w:ascii="Times New Roman" w:hAnsi="Times New Roman" w:cs="Times New Roman"/>
          <w:b/>
        </w:rPr>
        <w:fldChar w:fldCharType="separate"/>
      </w:r>
      <w:r w:rsidR="00B92DC1" w:rsidRPr="00BF13E9">
        <w:rPr>
          <w:rFonts w:ascii="Times New Roman" w:hAnsi="Times New Roman" w:cs="Times New Roman"/>
        </w:rPr>
        <w:t>[16]</w:t>
      </w:r>
      <w:r w:rsidR="00B92DC1" w:rsidRPr="00BF13E9">
        <w:rPr>
          <w:rFonts w:ascii="Times New Roman" w:hAnsi="Times New Roman" w:cs="Times New Roman"/>
          <w:b/>
        </w:rPr>
        <w:fldChar w:fldCharType="end"/>
      </w:r>
      <w:r w:rsidR="00673B77" w:rsidRPr="00BF13E9">
        <w:rPr>
          <w:rFonts w:ascii="Times New Roman" w:hAnsi="Times New Roman" w:cs="Times New Roman"/>
        </w:rPr>
        <w:t xml:space="preserve">. More empirical studies like </w:t>
      </w:r>
      <w:r w:rsidR="00AC6401" w:rsidRPr="00BF13E9">
        <w:rPr>
          <w:rFonts w:ascii="Times New Roman" w:hAnsi="Times New Roman" w:cs="Times New Roman"/>
        </w:rPr>
        <w:t>systematic literature reviews are</w:t>
      </w:r>
      <w:r w:rsidR="00673B77" w:rsidRPr="00BF13E9">
        <w:rPr>
          <w:rFonts w:ascii="Times New Roman" w:hAnsi="Times New Roman" w:cs="Times New Roman"/>
        </w:rPr>
        <w:t xml:space="preserve"> needed in other than extreme programming to measure agile softwa</w:t>
      </w:r>
      <w:r w:rsidR="00B92DC1" w:rsidRPr="00BF13E9">
        <w:rPr>
          <w:rFonts w:ascii="Times New Roman" w:hAnsi="Times New Roman" w:cs="Times New Roman"/>
        </w:rPr>
        <w:t xml:space="preserve">re development effectiveness </w:t>
      </w:r>
      <w:r w:rsidR="00B92DC1" w:rsidRPr="00BF13E9">
        <w:rPr>
          <w:rFonts w:ascii="Times New Roman" w:hAnsi="Times New Roman" w:cs="Times New Roman"/>
          <w:b/>
        </w:rPr>
        <w:fldChar w:fldCharType="begin"/>
      </w:r>
      <w:r w:rsidR="00B92DC1" w:rsidRPr="00BF13E9">
        <w:rPr>
          <w:rFonts w:ascii="Times New Roman" w:hAnsi="Times New Roman" w:cs="Times New Roman"/>
        </w:rPr>
        <w:instrText xml:space="preserve"> ADDIN ZOTERO_ITEM CSL_CITATION {"citationID":"7cibo0u07","properties":{"formattedCitation":"[17]","plainCitation":"[17]"},"citationItems":[{"id":110,"uris":["http://zotero.org/users/1768300/items/GSBJ6EWR"],"uri":["http://zotero.org/users/1768300/items/GSBJ6EWR"],"itemData":{"id":110,"type":"paper-conference","title":"Applying user testing data to UEM performance metrics","container-title":"CHI'04 extended abstracts on Human factors in computing systems","publisher":"ACM","page":"1119–1122","source":"Google Scholar","URL":"http://dl.acm.org/citation.cfm?id=986003","author":[{"family":"Chattratichart","given":"Jarinee"},{"family":"Brodie","given":"Jaqueline"}],"issued":{"date-parts":[["2004"]]},"accessed":{"date-parts":[["2014",4,14]]}}}],"schema":"https://github.com/citation-style-language/schema/raw/master/csl-citation.json"} </w:instrText>
      </w:r>
      <w:r w:rsidR="00B92DC1" w:rsidRPr="00BF13E9">
        <w:rPr>
          <w:rFonts w:ascii="Times New Roman" w:hAnsi="Times New Roman" w:cs="Times New Roman"/>
          <w:b/>
        </w:rPr>
        <w:fldChar w:fldCharType="separate"/>
      </w:r>
      <w:r w:rsidR="00B92DC1" w:rsidRPr="00BF13E9">
        <w:rPr>
          <w:rFonts w:ascii="Times New Roman" w:hAnsi="Times New Roman" w:cs="Times New Roman"/>
        </w:rPr>
        <w:t>[17]</w:t>
      </w:r>
      <w:r w:rsidR="00B92DC1" w:rsidRPr="00BF13E9">
        <w:rPr>
          <w:rFonts w:ascii="Times New Roman" w:hAnsi="Times New Roman" w:cs="Times New Roman"/>
          <w:b/>
        </w:rPr>
        <w:fldChar w:fldCharType="end"/>
      </w:r>
      <w:r w:rsidR="00673B77" w:rsidRPr="00BF13E9">
        <w:rPr>
          <w:rFonts w:ascii="Times New Roman" w:hAnsi="Times New Roman" w:cs="Times New Roman"/>
        </w:rPr>
        <w:t>. The primary areas in which more focus is made from 2002 to 2012 on agile software development in software testing are Test driven development, specifications, unit testing, acceptance testing. The effectiveness of Tes</w:t>
      </w:r>
      <w:r w:rsidR="00AC6401" w:rsidRPr="00BF13E9">
        <w:rPr>
          <w:rFonts w:ascii="Times New Roman" w:hAnsi="Times New Roman" w:cs="Times New Roman"/>
        </w:rPr>
        <w:t>t driven development concerning</w:t>
      </w:r>
      <w:r w:rsidR="00673B77" w:rsidRPr="00BF13E9">
        <w:rPr>
          <w:rFonts w:ascii="Times New Roman" w:hAnsi="Times New Roman" w:cs="Times New Roman"/>
        </w:rPr>
        <w:t xml:space="preserve"> quality, productivit</w:t>
      </w:r>
      <w:r w:rsidR="00B92DC1" w:rsidRPr="00BF13E9">
        <w:rPr>
          <w:rFonts w:ascii="Times New Roman" w:hAnsi="Times New Roman" w:cs="Times New Roman"/>
        </w:rPr>
        <w:t xml:space="preserve">y are identified by authors </w:t>
      </w:r>
      <w:r w:rsidR="00B92DC1" w:rsidRPr="00BF13E9">
        <w:rPr>
          <w:rFonts w:ascii="Times New Roman" w:hAnsi="Times New Roman" w:cs="Times New Roman"/>
          <w:b/>
        </w:rPr>
        <w:fldChar w:fldCharType="begin"/>
      </w:r>
      <w:r w:rsidR="00B92DC1" w:rsidRPr="00BF13E9">
        <w:rPr>
          <w:rFonts w:ascii="Times New Roman" w:hAnsi="Times New Roman" w:cs="Times New Roman"/>
        </w:rPr>
        <w:instrText xml:space="preserve"> ADDIN ZOTERO_ITEM CSL_CITATION {"citationID":"15dhv1epch","properties":{"formattedCitation":"[18]","plainCitation":"[18]"},"citationItems":[{"id":24,"uris":["http://zotero.org/users/1768300/items/4UIZZQXU"],"uri":["http://zotero.org/users/1768300/items/4UIZZQXU"],"itemData":{"id":24,"type":"article-journal","title":"State-of-the-art: software inspections after 25 years","container-title":"Software Testing, Verification and Reliability","page":"133–154","volume":"12","issue":"3","source":"Google Scholar","shortTitle":"State-of-the-art","author":[{"family":"Aurum","given":"Aybuke"},{"family":"Petersson","given":"H\\a akan"},{"family":"Wohlin","given":"Claes"}],"issued":{"date-parts":[["2002"]]}}}],"schema":"https://github.com/citation-style-language/schema/raw/master/csl-citation.json"} </w:instrText>
      </w:r>
      <w:r w:rsidR="00B92DC1" w:rsidRPr="00BF13E9">
        <w:rPr>
          <w:rFonts w:ascii="Times New Roman" w:hAnsi="Times New Roman" w:cs="Times New Roman"/>
          <w:b/>
        </w:rPr>
        <w:fldChar w:fldCharType="separate"/>
      </w:r>
      <w:r w:rsidR="00B92DC1" w:rsidRPr="00BF13E9">
        <w:rPr>
          <w:rFonts w:ascii="Times New Roman" w:hAnsi="Times New Roman" w:cs="Times New Roman"/>
        </w:rPr>
        <w:t>[18]</w:t>
      </w:r>
      <w:r w:rsidR="00B92DC1" w:rsidRPr="00BF13E9">
        <w:rPr>
          <w:rFonts w:ascii="Times New Roman" w:hAnsi="Times New Roman" w:cs="Times New Roman"/>
          <w:b/>
        </w:rPr>
        <w:fldChar w:fldCharType="end"/>
      </w:r>
      <w:r w:rsidR="00673B77" w:rsidRPr="00BF13E9">
        <w:rPr>
          <w:rFonts w:ascii="Times New Roman" w:hAnsi="Times New Roman" w:cs="Times New Roman"/>
        </w:rPr>
        <w:t>. There are some cases in which the increase in quality is not true to improve the effectiveness while us</w:t>
      </w:r>
      <w:r w:rsidR="00B92DC1" w:rsidRPr="00BF13E9">
        <w:rPr>
          <w:rFonts w:ascii="Times New Roman" w:hAnsi="Times New Roman" w:cs="Times New Roman"/>
        </w:rPr>
        <w:t xml:space="preserve">ing Test driven development </w:t>
      </w:r>
      <w:r w:rsidR="00B92DC1" w:rsidRPr="00BF13E9">
        <w:rPr>
          <w:rFonts w:ascii="Times New Roman" w:hAnsi="Times New Roman" w:cs="Times New Roman"/>
          <w:b/>
        </w:rPr>
        <w:fldChar w:fldCharType="begin"/>
      </w:r>
      <w:r w:rsidR="00B92DC1" w:rsidRPr="00BF13E9">
        <w:rPr>
          <w:rFonts w:ascii="Times New Roman" w:hAnsi="Times New Roman" w:cs="Times New Roman"/>
        </w:rPr>
        <w:instrText xml:space="preserve"> ADDIN ZOTERO_ITEM CSL_CITATION {"citationID":"2jlolhkvo","properties":{"formattedCitation":"[17]","plainCitation":"[17]"},"citationItems":[{"id":110,"uris":["http://zotero.org/users/1768300/items/GSBJ6EWR"],"uri":["http://zotero.org/users/1768300/items/GSBJ6EWR"],"itemData":{"id":110,"type":"paper-conference","title":"Applying user testing data to UEM performance metrics","container-title":"CHI'04 extended abstracts on Human factors in computing systems","publisher":"ACM","page":"1119–1122","source":"Google Scholar","URL":"http://dl.acm.org/citation.cfm?id=986003","author":[{"family":"Chattratichart","given":"Jarinee"},{"family":"Brodie","given":"Jaqueline"}],"issued":{"date-parts":[["2004"]]},"accessed":{"date-parts":[["2014",4,14]]}}}],"schema":"https://github.com/citation-style-language/schema/raw/master/csl-citation.json"} </w:instrText>
      </w:r>
      <w:r w:rsidR="00B92DC1" w:rsidRPr="00BF13E9">
        <w:rPr>
          <w:rFonts w:ascii="Times New Roman" w:hAnsi="Times New Roman" w:cs="Times New Roman"/>
          <w:b/>
        </w:rPr>
        <w:fldChar w:fldCharType="separate"/>
      </w:r>
      <w:r w:rsidR="00B92DC1" w:rsidRPr="00BF13E9">
        <w:rPr>
          <w:rFonts w:ascii="Times New Roman" w:hAnsi="Times New Roman" w:cs="Times New Roman"/>
        </w:rPr>
        <w:t>[17]</w:t>
      </w:r>
      <w:r w:rsidR="00B92DC1" w:rsidRPr="00BF13E9">
        <w:rPr>
          <w:rFonts w:ascii="Times New Roman" w:hAnsi="Times New Roman" w:cs="Times New Roman"/>
          <w:b/>
        </w:rPr>
        <w:fldChar w:fldCharType="end"/>
      </w:r>
      <w:r w:rsidR="00673B77" w:rsidRPr="00BF13E9">
        <w:rPr>
          <w:rFonts w:ascii="Times New Roman" w:hAnsi="Times New Roman" w:cs="Times New Roman"/>
        </w:rPr>
        <w:t xml:space="preserve">. </w:t>
      </w:r>
      <w:r w:rsidR="006A299C" w:rsidRPr="00BF13E9">
        <w:rPr>
          <w:rFonts w:ascii="Times New Roman" w:hAnsi="Times New Roman" w:cs="Times New Roman"/>
        </w:rPr>
        <w:t>The areas in which the papers are mainly published on agile testing are solutions, experiences, philosophical, opinions, experienc</w:t>
      </w:r>
      <w:r w:rsidR="00B92DC1" w:rsidRPr="00BF13E9">
        <w:rPr>
          <w:rFonts w:ascii="Times New Roman" w:hAnsi="Times New Roman" w:cs="Times New Roman"/>
        </w:rPr>
        <w:t xml:space="preserve">es and evaluations </w:t>
      </w:r>
      <w:r w:rsidR="00B92DC1" w:rsidRPr="00BF13E9">
        <w:rPr>
          <w:rFonts w:ascii="Times New Roman" w:hAnsi="Times New Roman" w:cs="Times New Roman"/>
          <w:b/>
        </w:rPr>
        <w:fldChar w:fldCharType="begin"/>
      </w:r>
      <w:r w:rsidR="00B92DC1" w:rsidRPr="00BF13E9">
        <w:rPr>
          <w:rFonts w:ascii="Times New Roman" w:hAnsi="Times New Roman" w:cs="Times New Roman"/>
        </w:rPr>
        <w:instrText xml:space="preserve"> ADDIN ZOTERO_ITEM CSL_CITATION {"citationID":"1t48bet5hg","properties":{"formattedCitation":"[19]","plainCitation":"[19]"},"citationItems":[{"id":14,"uris":["http://zotero.org/users/1768300/items/3S3IKKJT"],"uri":["http://zotero.org/users/1768300/items/3S3IKKJT"],"itemData":{"id":14,"type":"paper-conference","title":"Regression Test Selection Techniques for Test-Driven Development","container-title":"Software Testing, Verification and Validation Workshops (ICSTW), 2011 IEEE Fourth International Conference on","publisher":"IEEE","page":"115–124","source":"Google Scholar","URL":"http://ieeexplore.ieee.org/xpls/abs_all.jsp?arnumber=5954400","author":[{"family":"Cibulski","given":"Hagai"},{"family":"Yehudai","given":"Amiram"}],"issued":{"date-parts":[["2011"]]},"accessed":{"date-parts":[["2014",2,28]]}}}],"schema":"https://github.com/citation-style-language/schema/raw/master/csl-citation.json"} </w:instrText>
      </w:r>
      <w:r w:rsidR="00B92DC1" w:rsidRPr="00BF13E9">
        <w:rPr>
          <w:rFonts w:ascii="Times New Roman" w:hAnsi="Times New Roman" w:cs="Times New Roman"/>
          <w:b/>
        </w:rPr>
        <w:fldChar w:fldCharType="separate"/>
      </w:r>
      <w:r w:rsidR="00B92DC1" w:rsidRPr="00BF13E9">
        <w:rPr>
          <w:rFonts w:ascii="Times New Roman" w:hAnsi="Times New Roman" w:cs="Times New Roman"/>
        </w:rPr>
        <w:t>[19]</w:t>
      </w:r>
      <w:r w:rsidR="00B92DC1" w:rsidRPr="00BF13E9">
        <w:rPr>
          <w:rFonts w:ascii="Times New Roman" w:hAnsi="Times New Roman" w:cs="Times New Roman"/>
          <w:b/>
        </w:rPr>
        <w:fldChar w:fldCharType="end"/>
      </w:r>
      <w:r w:rsidR="007A77B4" w:rsidRPr="00BF13E9">
        <w:rPr>
          <w:rFonts w:ascii="Times New Roman" w:hAnsi="Times New Roman" w:cs="Times New Roman"/>
        </w:rPr>
        <w:t>.</w:t>
      </w:r>
      <w:r w:rsidR="00673B77" w:rsidRPr="00BF13E9">
        <w:rPr>
          <w:rFonts w:ascii="Times New Roman" w:hAnsi="Times New Roman" w:cs="Times New Roman"/>
        </w:rPr>
        <w:t xml:space="preserve">   </w:t>
      </w:r>
      <w:r w:rsidR="00AA7D72" w:rsidRPr="00BF13E9">
        <w:rPr>
          <w:rFonts w:ascii="Times New Roman" w:hAnsi="Times New Roman" w:cs="Times New Roman"/>
        </w:rPr>
        <w:t xml:space="preserve"> </w:t>
      </w:r>
      <w:r w:rsidR="00030F81" w:rsidRPr="0044602C">
        <w:rPr>
          <w:rFonts w:ascii="Times New Roman" w:hAnsi="Times New Roman" w:cs="Times New Roman"/>
          <w:sz w:val="20"/>
          <w:szCs w:val="20"/>
        </w:rPr>
        <w:tab/>
      </w:r>
    </w:p>
    <w:p w14:paraId="1D95867F" w14:textId="19DD7D06" w:rsidR="00D82B20" w:rsidRPr="00A83A7B" w:rsidRDefault="00FF4684" w:rsidP="00FF45BF">
      <w:pPr>
        <w:pStyle w:val="Heading2"/>
        <w:rPr>
          <w:sz w:val="28"/>
          <w:szCs w:val="28"/>
        </w:rPr>
      </w:pPr>
      <w:r w:rsidRPr="00A83A7B">
        <w:rPr>
          <w:sz w:val="28"/>
          <w:szCs w:val="28"/>
        </w:rPr>
        <w:t xml:space="preserve">Identified </w:t>
      </w:r>
      <w:r w:rsidR="00893D46" w:rsidRPr="00A83A7B">
        <w:rPr>
          <w:sz w:val="28"/>
          <w:szCs w:val="28"/>
        </w:rPr>
        <w:t>Research gap</w:t>
      </w:r>
    </w:p>
    <w:p w14:paraId="384B5A95" w14:textId="2E53AE73" w:rsidR="0069242D" w:rsidRPr="00A83A7B" w:rsidRDefault="007A77B4" w:rsidP="0097574A">
      <w:pPr>
        <w:jc w:val="both"/>
        <w:rPr>
          <w:rFonts w:ascii="Times New Roman" w:hAnsi="Times New Roman" w:cs="Times New Roman"/>
        </w:rPr>
      </w:pPr>
      <w:r w:rsidRPr="00A83A7B">
        <w:rPr>
          <w:rFonts w:ascii="Times New Roman" w:hAnsi="Times New Roman" w:cs="Times New Roman"/>
        </w:rPr>
        <w:t>We observed there is a significant amount of future work that needs to be perform</w:t>
      </w:r>
      <w:r w:rsidR="00B92DC1" w:rsidRPr="00A83A7B">
        <w:rPr>
          <w:rFonts w:ascii="Times New Roman" w:hAnsi="Times New Roman" w:cs="Times New Roman"/>
        </w:rPr>
        <w:t xml:space="preserve">ed in </w:t>
      </w:r>
      <w:r w:rsidR="000462FE" w:rsidRPr="00A83A7B">
        <w:rPr>
          <w:rFonts w:ascii="Times New Roman" w:hAnsi="Times New Roman" w:cs="Times New Roman"/>
        </w:rPr>
        <w:t xml:space="preserve">the </w:t>
      </w:r>
      <w:r w:rsidR="00B92DC1" w:rsidRPr="00A83A7B">
        <w:rPr>
          <w:rFonts w:ascii="Times New Roman" w:hAnsi="Times New Roman" w:cs="Times New Roman"/>
        </w:rPr>
        <w:t xml:space="preserve">area of agile testing </w:t>
      </w:r>
      <w:r w:rsidR="00B92DC1" w:rsidRPr="00A83A7B">
        <w:rPr>
          <w:rFonts w:ascii="Times New Roman" w:hAnsi="Times New Roman" w:cs="Times New Roman"/>
        </w:rPr>
        <w:fldChar w:fldCharType="begin"/>
      </w:r>
      <w:r w:rsidR="00B92DC1" w:rsidRPr="00A83A7B">
        <w:rPr>
          <w:rFonts w:ascii="Times New Roman" w:hAnsi="Times New Roman" w:cs="Times New Roman"/>
        </w:rPr>
        <w:instrText xml:space="preserve"> ADDIN ZOTERO_ITEM CSL_CITATION {"citationID":"1ku2apa7vn","properties":{"formattedCitation":"[8]","plainCitation":"[8]"},"citationItems":[{"id":683,"uris":["http://zotero.org/users/1768300/items/RZDNITUE"],"uri":["http://zotero.org/users/1768300/items/RZDNITUE"],"itemData":{"id":683,"type":"article-journal","title":"Research Challenges in Large-scale Agile Software Development","container-title":"SIGSOFT Softw. Eng. Notes","page":"38–39","volume":"38","issue":"5","source":"ACM Digital Library","abstract":"Agile software development methods are increasingly used in large-scale software development. This article summarizes some of the discussion on research challenges in large-scale agile development at a workshop at the International Conference on Agile Software Development (XP2013), in the form of a research agenda.","DOI":"10.1145/2507288.2507322","ISSN":"0163-5948","author":[{"family":"Dingsøyr","given":"Torgeir"},{"family":"Moe","given":"Nils Brede"}],"issued":{"date-parts":[["2013",8]]}}}],"schema":"https://github.com/citation-style-language/schema/raw/master/csl-citation.json"} </w:instrText>
      </w:r>
      <w:r w:rsidR="00B92DC1" w:rsidRPr="00A83A7B">
        <w:rPr>
          <w:rFonts w:ascii="Times New Roman" w:hAnsi="Times New Roman" w:cs="Times New Roman"/>
        </w:rPr>
        <w:fldChar w:fldCharType="separate"/>
      </w:r>
      <w:r w:rsidR="00B92DC1" w:rsidRPr="00A83A7B">
        <w:rPr>
          <w:rFonts w:ascii="Times New Roman" w:hAnsi="Times New Roman" w:cs="Times New Roman"/>
        </w:rPr>
        <w:t>[8]</w:t>
      </w:r>
      <w:r w:rsidR="00B92DC1" w:rsidRPr="00A83A7B">
        <w:rPr>
          <w:rFonts w:ascii="Times New Roman" w:hAnsi="Times New Roman" w:cs="Times New Roman"/>
        </w:rPr>
        <w:fldChar w:fldCharType="end"/>
      </w:r>
      <w:r w:rsidRPr="00A83A7B">
        <w:rPr>
          <w:rFonts w:ascii="Times New Roman" w:hAnsi="Times New Roman" w:cs="Times New Roman"/>
        </w:rPr>
        <w:t>. Beyond identifying the qual</w:t>
      </w:r>
      <w:r w:rsidR="000462FE" w:rsidRPr="00A83A7B">
        <w:rPr>
          <w:rFonts w:ascii="Times New Roman" w:hAnsi="Times New Roman" w:cs="Times New Roman"/>
        </w:rPr>
        <w:t>ity of the code, effort in post-</w:t>
      </w:r>
      <w:r w:rsidRPr="00A83A7B">
        <w:rPr>
          <w:rFonts w:ascii="Times New Roman" w:hAnsi="Times New Roman" w:cs="Times New Roman"/>
        </w:rPr>
        <w:t>release bug fixes</w:t>
      </w:r>
      <w:r w:rsidR="00DB65CC" w:rsidRPr="00A83A7B">
        <w:rPr>
          <w:rFonts w:ascii="Times New Roman" w:hAnsi="Times New Roman" w:cs="Times New Roman"/>
        </w:rPr>
        <w:t xml:space="preserve"> there is a need to identify </w:t>
      </w:r>
      <w:r w:rsidRPr="00A83A7B">
        <w:rPr>
          <w:rFonts w:ascii="Times New Roman" w:hAnsi="Times New Roman" w:cs="Times New Roman"/>
        </w:rPr>
        <w:t xml:space="preserve">the effectiveness of testing in </w:t>
      </w:r>
      <w:r w:rsidR="000462FE" w:rsidRPr="00A83A7B">
        <w:rPr>
          <w:rFonts w:ascii="Times New Roman" w:hAnsi="Times New Roman" w:cs="Times New Roman"/>
        </w:rPr>
        <w:t xml:space="preserve">the </w:t>
      </w:r>
      <w:r w:rsidRPr="00A83A7B">
        <w:rPr>
          <w:rFonts w:ascii="Times New Roman" w:hAnsi="Times New Roman" w:cs="Times New Roman"/>
        </w:rPr>
        <w:t xml:space="preserve">context of agile software development can determine the effort </w:t>
      </w:r>
      <w:r w:rsidR="00B92DC1" w:rsidRPr="00A83A7B">
        <w:rPr>
          <w:rFonts w:ascii="Times New Roman" w:hAnsi="Times New Roman" w:cs="Times New Roman"/>
        </w:rPr>
        <w:t xml:space="preserve">of agile software development </w:t>
      </w:r>
      <w:r w:rsidR="00B92DC1" w:rsidRPr="00A83A7B">
        <w:rPr>
          <w:rFonts w:ascii="Times New Roman" w:hAnsi="Times New Roman" w:cs="Times New Roman"/>
        </w:rPr>
        <w:fldChar w:fldCharType="begin"/>
      </w:r>
      <w:r w:rsidR="00B92DC1" w:rsidRPr="00A83A7B">
        <w:rPr>
          <w:rFonts w:ascii="Times New Roman" w:hAnsi="Times New Roman" w:cs="Times New Roman"/>
        </w:rPr>
        <w:instrText xml:space="preserve"> ADDIN ZOTERO_ITEM CSL_CITATION {"citationID":"soagcubv","properties":{"formattedCitation":"[20]","plainCitation":"[20]"},"citationItems":[{"id":61,"uris":["http://zotero.org/users/1768300/items/AIBWTN6J"],"uri":["http://zotero.org/users/1768300/items/AIBWTN6J"],"itemData":{"id":61,"type":"paper-conference","title":"Web Services Composition Testing: A Strategy Based on Structural Testing of Parallel Programs","container-title":"Practice and Research Techniques, 2008. TAIC PART '08. Testing: Academic Industrial Conference","page":"3-12","source":"IEEE Xplore","event":"Practice and Research Techniques, 2008. TAIC PART '08. Testing: Academic Industrial Conference","abstract":"Web Services have been used in the development of loosely coupled applications. Several Web Services are usually combined to create new services by a mechanism named Web Services Composition. In this paper, we present a strategy for Web Services Composition structural integration testing. Structural testing coverage criteria for services written in BPEL are also described. The concept of required element groups is defined to improve the accuracy of criteria coverage. We present a case study for assessing the applicability of proposed strategy. ValiBPEL-Web, a tool that supports the test strategy is also presented.","DOI":"10.1109/TAIC-PART.2008.9","shortTitle":"Web Services Composition Testing","author":[{"family":"Endo","given":"A.T."},{"family":"Simao","given":"A.","non-dropping-particle":"da"},{"family":"Souza","given":"S."},{"family":"Souza","given":"P."}],"issued":{"date-parts":[["2008",8]]}}}],"schema":"https://github.com/citation-style-language/schema/raw/master/csl-citation.json"} </w:instrText>
      </w:r>
      <w:r w:rsidR="00B92DC1" w:rsidRPr="00A83A7B">
        <w:rPr>
          <w:rFonts w:ascii="Times New Roman" w:hAnsi="Times New Roman" w:cs="Times New Roman"/>
        </w:rPr>
        <w:fldChar w:fldCharType="separate"/>
      </w:r>
      <w:r w:rsidR="00B92DC1" w:rsidRPr="00A83A7B">
        <w:rPr>
          <w:rFonts w:ascii="Times New Roman" w:hAnsi="Times New Roman" w:cs="Times New Roman"/>
        </w:rPr>
        <w:t>[20]</w:t>
      </w:r>
      <w:r w:rsidR="00B92DC1" w:rsidRPr="00A83A7B">
        <w:rPr>
          <w:rFonts w:ascii="Times New Roman" w:hAnsi="Times New Roman" w:cs="Times New Roman"/>
        </w:rPr>
        <w:fldChar w:fldCharType="end"/>
      </w:r>
      <w:r w:rsidRPr="00A83A7B">
        <w:rPr>
          <w:rFonts w:ascii="Times New Roman" w:hAnsi="Times New Roman" w:cs="Times New Roman"/>
        </w:rPr>
        <w:t>. We identif</w:t>
      </w:r>
      <w:r w:rsidR="000462FE" w:rsidRPr="00A83A7B">
        <w:rPr>
          <w:rFonts w:ascii="Times New Roman" w:hAnsi="Times New Roman" w:cs="Times New Roman"/>
        </w:rPr>
        <w:t>ied future works fro</w:t>
      </w:r>
      <w:r w:rsidR="00B92DC1" w:rsidRPr="00A83A7B">
        <w:rPr>
          <w:rFonts w:ascii="Times New Roman" w:hAnsi="Times New Roman" w:cs="Times New Roman"/>
        </w:rPr>
        <w:t>m</w:t>
      </w:r>
      <w:r w:rsidR="000462FE" w:rsidRPr="00A83A7B">
        <w:rPr>
          <w:rFonts w:ascii="Times New Roman" w:hAnsi="Times New Roman" w:cs="Times New Roman"/>
        </w:rPr>
        <w:t xml:space="preserve"> the</w:t>
      </w:r>
      <w:r w:rsidR="00B92DC1" w:rsidRPr="00A83A7B">
        <w:rPr>
          <w:rFonts w:ascii="Times New Roman" w:hAnsi="Times New Roman" w:cs="Times New Roman"/>
        </w:rPr>
        <w:t xml:space="preserve"> article </w:t>
      </w:r>
      <w:r w:rsidR="00B92DC1" w:rsidRPr="00A83A7B">
        <w:rPr>
          <w:rFonts w:ascii="Times New Roman" w:hAnsi="Times New Roman" w:cs="Times New Roman"/>
        </w:rPr>
        <w:fldChar w:fldCharType="begin"/>
      </w:r>
      <w:r w:rsidR="00B92DC1" w:rsidRPr="00A83A7B">
        <w:rPr>
          <w:rFonts w:ascii="Times New Roman" w:hAnsi="Times New Roman" w:cs="Times New Roman"/>
        </w:rPr>
        <w:instrText xml:space="preserve"> ADDIN ZOTERO_ITEM CSL_CITATION {"citationID":"1jvcromkrg","properties":{"formattedCitation":"[21]","plainCitation":"[21]"},"citationItems":[{"id":43,"uris":["http://zotero.org/users/1768300/items/86D9A3Z9"],"uri":["http://zotero.org/users/1768300/items/86D9A3Z9"],"itemData":{"id":43,"type":"article-journal","title":"Agile project management–agilism versus traditional approaches","container-title":"Journal of Computer Information Systems","page":"10–17","volume":"49","issue":"2","source":"Google Scholar","author":[{"family":"Fernandez","given":"Daniel J."},{"family":"Fernandez","given":"John D."}],"issued":{"date-parts":[["2008"]]}}}],"schema":"https://github.com/citation-style-language/schema/raw/master/csl-citation.json"} </w:instrText>
      </w:r>
      <w:r w:rsidR="00B92DC1" w:rsidRPr="00A83A7B">
        <w:rPr>
          <w:rFonts w:ascii="Times New Roman" w:hAnsi="Times New Roman" w:cs="Times New Roman"/>
        </w:rPr>
        <w:fldChar w:fldCharType="separate"/>
      </w:r>
      <w:r w:rsidR="00B92DC1" w:rsidRPr="00A83A7B">
        <w:rPr>
          <w:rFonts w:ascii="Times New Roman" w:hAnsi="Times New Roman" w:cs="Times New Roman"/>
        </w:rPr>
        <w:t>[21]</w:t>
      </w:r>
      <w:r w:rsidR="00B92DC1" w:rsidRPr="00A83A7B">
        <w:rPr>
          <w:rFonts w:ascii="Times New Roman" w:hAnsi="Times New Roman" w:cs="Times New Roman"/>
        </w:rPr>
        <w:fldChar w:fldCharType="end"/>
      </w:r>
      <w:r w:rsidRPr="00A83A7B">
        <w:rPr>
          <w:rFonts w:ascii="Times New Roman" w:hAnsi="Times New Roman" w:cs="Times New Roman"/>
        </w:rPr>
        <w:t xml:space="preserve"> that it is important to address what type of problems are identified by agile testing this can lead to map </w:t>
      </w:r>
      <w:r w:rsidR="000E0500" w:rsidRPr="00A83A7B">
        <w:rPr>
          <w:rFonts w:ascii="Times New Roman" w:hAnsi="Times New Roman" w:cs="Times New Roman"/>
        </w:rPr>
        <w:t xml:space="preserve">with </w:t>
      </w:r>
      <w:r w:rsidRPr="00A83A7B">
        <w:rPr>
          <w:rFonts w:ascii="Times New Roman" w:hAnsi="Times New Roman" w:cs="Times New Roman"/>
        </w:rPr>
        <w:t>the benefits of di</w:t>
      </w:r>
      <w:r w:rsidR="00582DAB" w:rsidRPr="00A83A7B">
        <w:rPr>
          <w:rFonts w:ascii="Times New Roman" w:hAnsi="Times New Roman" w:cs="Times New Roman"/>
        </w:rPr>
        <w:t xml:space="preserve">fferent types of agile testing. </w:t>
      </w:r>
      <w:r w:rsidRPr="00A83A7B">
        <w:rPr>
          <w:rFonts w:ascii="Times New Roman" w:hAnsi="Times New Roman" w:cs="Times New Roman"/>
        </w:rPr>
        <w:t>We also identifie</w:t>
      </w:r>
      <w:r w:rsidR="00B92DC1" w:rsidRPr="00A83A7B">
        <w:rPr>
          <w:rFonts w:ascii="Times New Roman" w:hAnsi="Times New Roman" w:cs="Times New Roman"/>
        </w:rPr>
        <w:t xml:space="preserve">d from future work in </w:t>
      </w:r>
      <w:r w:rsidR="000462FE" w:rsidRPr="00A83A7B">
        <w:rPr>
          <w:rFonts w:ascii="Times New Roman" w:hAnsi="Times New Roman" w:cs="Times New Roman"/>
        </w:rPr>
        <w:t xml:space="preserve">the </w:t>
      </w:r>
      <w:r w:rsidR="00B92DC1" w:rsidRPr="00A83A7B">
        <w:rPr>
          <w:rFonts w:ascii="Times New Roman" w:hAnsi="Times New Roman" w:cs="Times New Roman"/>
        </w:rPr>
        <w:t xml:space="preserve">article </w:t>
      </w:r>
      <w:r w:rsidR="00B92DC1" w:rsidRPr="00A83A7B">
        <w:rPr>
          <w:rFonts w:ascii="Times New Roman" w:hAnsi="Times New Roman" w:cs="Times New Roman"/>
        </w:rPr>
        <w:fldChar w:fldCharType="begin"/>
      </w:r>
      <w:r w:rsidR="00B92DC1" w:rsidRPr="00A83A7B">
        <w:rPr>
          <w:rFonts w:ascii="Times New Roman" w:hAnsi="Times New Roman" w:cs="Times New Roman"/>
        </w:rPr>
        <w:instrText xml:space="preserve"> ADDIN ZOTERO_ITEM CSL_CITATION {"citationID":"8g9bv3khc","properties":{"formattedCitation":"[12]","plainCitation":"[12]"},"citationItems":[{"id":675,"uris":["http://zotero.org/users/1768300/items/BF52WN8R"],"uri":["http://zotero.org/users/1768300/items/BF52WN8R"],"itemData":{"id":675,"type":"article-journal","title":"A comparison of issues and advantages in agile and incremental development between state of the art and an industrial case","container-title":"Journal of Systems and Software","page":"1479-1490","volume":"82","issue":"9","source":"ScienceDirect","abstract":"Recent empirical studies have been conducted identifying a number of issues and advantages of incremental and agile methods. However, the majority of studies focused on one model (Extreme Programming) and small projects. To draw more general conclusions we conduct a case study in large-scale development identifying issues and advantages, and compare the results with previous empirical studies on the topic. The principle results are that (1) the case study and literature agree on the benefits while new issues arise when using agile in large-scale and (2) an empirical research framework is needed to make agile studies comparable.","DOI":"10.1016/j.jss.2009.03.036","ISSN":"0164-1212","journalAbbreviation":"Journal of Systems and Software","author":[{"family":"Petersen","given":"Kai"},{"family":"Wohlin","given":"Claes"}],"issued":{"date-parts":[["2009",9]]}}}],"schema":"https://github.com/citation-style-language/schema/raw/master/csl-citation.json"} </w:instrText>
      </w:r>
      <w:r w:rsidR="00B92DC1" w:rsidRPr="00A83A7B">
        <w:rPr>
          <w:rFonts w:ascii="Times New Roman" w:hAnsi="Times New Roman" w:cs="Times New Roman"/>
        </w:rPr>
        <w:fldChar w:fldCharType="separate"/>
      </w:r>
      <w:r w:rsidR="00B92DC1" w:rsidRPr="00A83A7B">
        <w:rPr>
          <w:rFonts w:ascii="Times New Roman" w:hAnsi="Times New Roman" w:cs="Times New Roman"/>
        </w:rPr>
        <w:t>[12]</w:t>
      </w:r>
      <w:r w:rsidR="00B92DC1" w:rsidRPr="00A83A7B">
        <w:rPr>
          <w:rFonts w:ascii="Times New Roman" w:hAnsi="Times New Roman" w:cs="Times New Roman"/>
        </w:rPr>
        <w:fldChar w:fldCharType="end"/>
      </w:r>
      <w:r w:rsidRPr="00A83A7B">
        <w:rPr>
          <w:rFonts w:ascii="Times New Roman" w:hAnsi="Times New Roman" w:cs="Times New Roman"/>
        </w:rPr>
        <w:t xml:space="preserve"> that it is important to identify applicability of set of tools</w:t>
      </w:r>
      <w:r w:rsidR="00AC77E7" w:rsidRPr="00A83A7B">
        <w:rPr>
          <w:rFonts w:ascii="Times New Roman" w:hAnsi="Times New Roman" w:cs="Times New Roman"/>
        </w:rPr>
        <w:t xml:space="preserve"> </w:t>
      </w:r>
      <w:r w:rsidRPr="00A83A7B">
        <w:rPr>
          <w:rFonts w:ascii="Times New Roman" w:hAnsi="Times New Roman" w:cs="Times New Roman"/>
        </w:rPr>
        <w:t>to agile testing which enables to find the available test tools support and where there is a need for more test tool support. In our motivation</w:t>
      </w:r>
      <w:r w:rsidR="000462FE" w:rsidRPr="00A83A7B">
        <w:rPr>
          <w:rFonts w:ascii="Times New Roman" w:hAnsi="Times New Roman" w:cs="Times New Roman"/>
        </w:rPr>
        <w:t>,</w:t>
      </w:r>
      <w:r w:rsidRPr="00A83A7B">
        <w:rPr>
          <w:rFonts w:ascii="Times New Roman" w:hAnsi="Times New Roman" w:cs="Times New Roman"/>
        </w:rPr>
        <w:t xml:space="preserve"> </w:t>
      </w:r>
      <w:r w:rsidR="00CD1436" w:rsidRPr="00A83A7B">
        <w:rPr>
          <w:rFonts w:ascii="Times New Roman" w:hAnsi="Times New Roman" w:cs="Times New Roman"/>
        </w:rPr>
        <w:t>w</w:t>
      </w:r>
      <w:r w:rsidRPr="00A83A7B">
        <w:rPr>
          <w:rFonts w:ascii="Times New Roman" w:hAnsi="Times New Roman" w:cs="Times New Roman"/>
        </w:rPr>
        <w:t>e believe if we can reach these targets it can</w:t>
      </w:r>
      <w:r w:rsidR="00CD1436" w:rsidRPr="00A83A7B">
        <w:rPr>
          <w:rFonts w:ascii="Times New Roman" w:hAnsi="Times New Roman" w:cs="Times New Roman"/>
        </w:rPr>
        <w:t xml:space="preserve"> </w:t>
      </w:r>
      <w:r w:rsidRPr="00A83A7B">
        <w:rPr>
          <w:rFonts w:ascii="Times New Roman" w:hAnsi="Times New Roman" w:cs="Times New Roman"/>
        </w:rPr>
        <w:t>enable to understand</w:t>
      </w:r>
      <w:r w:rsidR="000E0500" w:rsidRPr="00A83A7B">
        <w:rPr>
          <w:rFonts w:ascii="Times New Roman" w:hAnsi="Times New Roman" w:cs="Times New Roman"/>
        </w:rPr>
        <w:t xml:space="preserve"> what test too</w:t>
      </w:r>
      <w:r w:rsidR="00CD1436" w:rsidRPr="00A83A7B">
        <w:rPr>
          <w:rFonts w:ascii="Times New Roman" w:hAnsi="Times New Roman" w:cs="Times New Roman"/>
        </w:rPr>
        <w:t xml:space="preserve">ls are suitable for use in agile software development environment and where more focus can be shifted to improve the agile in </w:t>
      </w:r>
      <w:r w:rsidR="000462FE" w:rsidRPr="00A83A7B">
        <w:rPr>
          <w:rFonts w:ascii="Times New Roman" w:hAnsi="Times New Roman" w:cs="Times New Roman"/>
        </w:rPr>
        <w:t xml:space="preserve">the </w:t>
      </w:r>
      <w:r w:rsidR="00CD1436" w:rsidRPr="00A83A7B">
        <w:rPr>
          <w:rFonts w:ascii="Times New Roman" w:hAnsi="Times New Roman" w:cs="Times New Roman"/>
        </w:rPr>
        <w:t>context of software</w:t>
      </w:r>
      <w:r w:rsidR="00414BF9" w:rsidRPr="00A83A7B">
        <w:rPr>
          <w:rFonts w:ascii="Times New Roman" w:hAnsi="Times New Roman" w:cs="Times New Roman"/>
        </w:rPr>
        <w:t xml:space="preserve"> testing</w:t>
      </w:r>
      <w:r w:rsidR="00CD1436" w:rsidRPr="00A83A7B">
        <w:rPr>
          <w:rFonts w:ascii="Times New Roman" w:hAnsi="Times New Roman" w:cs="Times New Roman"/>
        </w:rPr>
        <w:t>.</w:t>
      </w:r>
      <w:r w:rsidR="0097574A" w:rsidRPr="00A83A7B">
        <w:rPr>
          <w:rFonts w:ascii="Times New Roman" w:hAnsi="Times New Roman" w:cs="Times New Roman"/>
        </w:rPr>
        <w:t xml:space="preserve"> </w:t>
      </w:r>
      <w:r w:rsidR="00050D99" w:rsidRPr="00A83A7B">
        <w:rPr>
          <w:rFonts w:ascii="Times New Roman" w:hAnsi="Times New Roman" w:cs="Times New Roman"/>
        </w:rPr>
        <w:t>In our research question we motivated the type of scope reducing scheme we are planning to follow</w:t>
      </w:r>
      <w:r w:rsidR="00927DB0" w:rsidRPr="00A83A7B">
        <w:rPr>
          <w:rFonts w:ascii="Times New Roman" w:hAnsi="Times New Roman" w:cs="Times New Roman"/>
        </w:rPr>
        <w:t>. F</w:t>
      </w:r>
      <w:r w:rsidR="00050D99" w:rsidRPr="00A83A7B">
        <w:rPr>
          <w:rFonts w:ascii="Times New Roman" w:hAnsi="Times New Roman" w:cs="Times New Roman"/>
        </w:rPr>
        <w:t>or research question 2 as there are a lot of parameters that can be looked into</w:t>
      </w:r>
      <w:r w:rsidR="000462FE" w:rsidRPr="00A83A7B">
        <w:rPr>
          <w:rFonts w:ascii="Times New Roman" w:hAnsi="Times New Roman" w:cs="Times New Roman"/>
        </w:rPr>
        <w:t>. S</w:t>
      </w:r>
      <w:r w:rsidR="00050D99" w:rsidRPr="00A83A7B">
        <w:rPr>
          <w:rFonts w:ascii="Times New Roman" w:hAnsi="Times New Roman" w:cs="Times New Roman"/>
        </w:rPr>
        <w:t>electing the set of tools to provide where there is need for support like specific language based tools, based on type of software testing tools available, the current existing langu</w:t>
      </w:r>
      <w:r w:rsidR="000462FE" w:rsidRPr="00A83A7B">
        <w:rPr>
          <w:rFonts w:ascii="Times New Roman" w:hAnsi="Times New Roman" w:cs="Times New Roman"/>
        </w:rPr>
        <w:t>age based specific set of tools and</w:t>
      </w:r>
      <w:r w:rsidR="00050D99" w:rsidRPr="00A83A7B">
        <w:rPr>
          <w:rFonts w:ascii="Times New Roman" w:hAnsi="Times New Roman" w:cs="Times New Roman"/>
        </w:rPr>
        <w:t xml:space="preserve"> most commonly used </w:t>
      </w:r>
      <w:r w:rsidR="000462FE" w:rsidRPr="00A83A7B">
        <w:rPr>
          <w:rFonts w:ascii="Times New Roman" w:hAnsi="Times New Roman" w:cs="Times New Roman"/>
        </w:rPr>
        <w:t>existing set of tools</w:t>
      </w:r>
      <w:r w:rsidR="00050D99" w:rsidRPr="00A83A7B">
        <w:rPr>
          <w:rFonts w:ascii="Times New Roman" w:hAnsi="Times New Roman" w:cs="Times New Roman"/>
        </w:rPr>
        <w:t xml:space="preserve">. As of now we are not yet aware with respect to literature in this selecting criteria but we are </w:t>
      </w:r>
      <w:r w:rsidR="00774222" w:rsidRPr="00A83A7B">
        <w:rPr>
          <w:rFonts w:ascii="Times New Roman" w:hAnsi="Times New Roman" w:cs="Times New Roman"/>
        </w:rPr>
        <w:t>planning to reduce the scope.</w:t>
      </w:r>
    </w:p>
    <w:p w14:paraId="5C04D875" w14:textId="77777777" w:rsidR="00F12FF1" w:rsidRPr="0044602C" w:rsidRDefault="00F12FF1" w:rsidP="0097574A">
      <w:pPr>
        <w:jc w:val="both"/>
        <w:rPr>
          <w:rFonts w:ascii="Times New Roman" w:hAnsi="Times New Roman" w:cs="Times New Roman"/>
          <w:sz w:val="20"/>
          <w:szCs w:val="20"/>
        </w:rPr>
      </w:pPr>
    </w:p>
    <w:p w14:paraId="40F0E834" w14:textId="40E5C38C" w:rsidR="00F12FF1" w:rsidRPr="00A83A7B" w:rsidRDefault="00F12FF1" w:rsidP="00F12FF1">
      <w:pPr>
        <w:pStyle w:val="ListParagraph"/>
        <w:numPr>
          <w:ilvl w:val="0"/>
          <w:numId w:val="13"/>
        </w:numPr>
        <w:jc w:val="both"/>
        <w:rPr>
          <w:rFonts w:ascii="Times New Roman" w:hAnsi="Times New Roman" w:cs="Times New Roman"/>
          <w:b/>
          <w:sz w:val="32"/>
          <w:szCs w:val="32"/>
        </w:rPr>
      </w:pPr>
      <w:r w:rsidRPr="00A83A7B">
        <w:rPr>
          <w:rFonts w:ascii="Times New Roman" w:hAnsi="Times New Roman" w:cs="Times New Roman"/>
          <w:b/>
          <w:sz w:val="32"/>
          <w:szCs w:val="32"/>
        </w:rPr>
        <w:t>Aim and Objectives:</w:t>
      </w:r>
    </w:p>
    <w:p w14:paraId="76CD6321" w14:textId="63D25E62" w:rsidR="00F12FF1" w:rsidRPr="00A83A7B" w:rsidRDefault="00F26F1F" w:rsidP="00F26F1F">
      <w:pPr>
        <w:pStyle w:val="ListParagraph"/>
        <w:ind w:left="0"/>
        <w:jc w:val="both"/>
        <w:rPr>
          <w:rFonts w:ascii="Times New Roman" w:hAnsi="Times New Roman" w:cs="Times New Roman"/>
        </w:rPr>
      </w:pPr>
      <w:r w:rsidRPr="00A83A7B">
        <w:rPr>
          <w:rFonts w:ascii="Times New Roman" w:hAnsi="Times New Roman" w:cs="Times New Roman"/>
        </w:rPr>
        <w:t xml:space="preserve">Our main aim of our research project is </w:t>
      </w:r>
      <w:r w:rsidR="00B56CEB" w:rsidRPr="00A83A7B">
        <w:rPr>
          <w:rFonts w:ascii="Times New Roman" w:hAnsi="Times New Roman" w:cs="Times New Roman"/>
        </w:rPr>
        <w:t>to</w:t>
      </w:r>
      <w:r w:rsidR="000462FE" w:rsidRPr="00A83A7B">
        <w:rPr>
          <w:rFonts w:ascii="Times New Roman" w:hAnsi="Times New Roman" w:cs="Times New Roman"/>
        </w:rPr>
        <w:t xml:space="preserve"> identify the problems </w:t>
      </w:r>
      <w:r w:rsidR="00F12FF1" w:rsidRPr="00A83A7B">
        <w:rPr>
          <w:rFonts w:ascii="Times New Roman" w:hAnsi="Times New Roman" w:cs="Times New Roman"/>
        </w:rPr>
        <w:t xml:space="preserve">addressed while implementing </w:t>
      </w:r>
      <w:r w:rsidRPr="00A83A7B">
        <w:rPr>
          <w:rFonts w:ascii="Times New Roman" w:hAnsi="Times New Roman" w:cs="Times New Roman"/>
        </w:rPr>
        <w:t xml:space="preserve">the agile test practices and associating them with the benefits of different types </w:t>
      </w:r>
      <w:r w:rsidR="00F12FF1" w:rsidRPr="00A83A7B">
        <w:rPr>
          <w:rFonts w:ascii="Times New Roman" w:hAnsi="Times New Roman" w:cs="Times New Roman"/>
        </w:rPr>
        <w:t>testing</w:t>
      </w:r>
      <w:r w:rsidRPr="00A83A7B">
        <w:rPr>
          <w:rFonts w:ascii="Times New Roman" w:hAnsi="Times New Roman" w:cs="Times New Roman"/>
        </w:rPr>
        <w:t xml:space="preserve"> tools that are suita</w:t>
      </w:r>
      <w:r w:rsidR="003E27A0" w:rsidRPr="00A83A7B">
        <w:rPr>
          <w:rFonts w:ascii="Times New Roman" w:hAnsi="Times New Roman" w:cs="Times New Roman"/>
        </w:rPr>
        <w:t>ble for Agile test environments</w:t>
      </w:r>
      <w:r w:rsidRPr="00A83A7B">
        <w:rPr>
          <w:rFonts w:ascii="Times New Roman" w:hAnsi="Times New Roman" w:cs="Times New Roman"/>
        </w:rPr>
        <w:t>.</w:t>
      </w:r>
      <w:r w:rsidR="00F12FF1" w:rsidRPr="00A83A7B">
        <w:rPr>
          <w:rFonts w:ascii="Times New Roman" w:hAnsi="Times New Roman" w:cs="Times New Roman"/>
        </w:rPr>
        <w:t xml:space="preserve"> </w:t>
      </w:r>
    </w:p>
    <w:p w14:paraId="4060E97E" w14:textId="1625564A" w:rsidR="00F12FF1" w:rsidRPr="00A83A7B" w:rsidRDefault="00F12FF1" w:rsidP="00F12FF1">
      <w:pPr>
        <w:rPr>
          <w:rFonts w:ascii="Times New Roman" w:hAnsi="Times New Roman" w:cs="Times New Roman"/>
        </w:rPr>
      </w:pPr>
      <w:r w:rsidRPr="00A83A7B">
        <w:rPr>
          <w:rFonts w:ascii="Times New Roman" w:hAnsi="Times New Roman" w:cs="Times New Roman"/>
        </w:rPr>
        <w:t>The correspond</w:t>
      </w:r>
      <w:r w:rsidR="00F26F1F" w:rsidRPr="00A83A7B">
        <w:rPr>
          <w:rFonts w:ascii="Times New Roman" w:hAnsi="Times New Roman" w:cs="Times New Roman"/>
        </w:rPr>
        <w:t>ing objectives to reach the aim are as follows:</w:t>
      </w:r>
    </w:p>
    <w:p w14:paraId="60EA4E07" w14:textId="3CBC4C29" w:rsidR="00F12FF1" w:rsidRPr="00A83A7B" w:rsidRDefault="003E5496" w:rsidP="00F12FF1">
      <w:pPr>
        <w:pStyle w:val="ListParagraph"/>
        <w:numPr>
          <w:ilvl w:val="0"/>
          <w:numId w:val="12"/>
        </w:numPr>
        <w:rPr>
          <w:rFonts w:ascii="Times New Roman" w:hAnsi="Times New Roman" w:cs="Times New Roman"/>
        </w:rPr>
      </w:pPr>
      <w:r w:rsidRPr="00A83A7B">
        <w:rPr>
          <w:rFonts w:ascii="Times New Roman" w:hAnsi="Times New Roman" w:cs="Times New Roman"/>
        </w:rPr>
        <w:t>While implementing the agile test practices some problems are identified, to identify and st</w:t>
      </w:r>
      <w:r w:rsidR="00AF501F" w:rsidRPr="00A83A7B">
        <w:rPr>
          <w:rFonts w:ascii="Times New Roman" w:hAnsi="Times New Roman" w:cs="Times New Roman"/>
        </w:rPr>
        <w:t xml:space="preserve">udy those problems a </w:t>
      </w:r>
      <w:r w:rsidRPr="00A83A7B">
        <w:rPr>
          <w:rFonts w:ascii="Times New Roman" w:hAnsi="Times New Roman" w:cs="Times New Roman"/>
        </w:rPr>
        <w:t>literature review is conducted.</w:t>
      </w:r>
    </w:p>
    <w:p w14:paraId="6A08B3A0" w14:textId="504090E8" w:rsidR="00F12FF1" w:rsidRPr="00A83A7B" w:rsidRDefault="00F12FF1" w:rsidP="002A55D5">
      <w:pPr>
        <w:pStyle w:val="ListParagraph"/>
        <w:numPr>
          <w:ilvl w:val="0"/>
          <w:numId w:val="12"/>
        </w:numPr>
        <w:rPr>
          <w:rFonts w:ascii="Times New Roman" w:hAnsi="Times New Roman" w:cs="Times New Roman"/>
        </w:rPr>
      </w:pPr>
      <w:r w:rsidRPr="00A83A7B">
        <w:rPr>
          <w:rFonts w:ascii="Times New Roman" w:hAnsi="Times New Roman" w:cs="Times New Roman"/>
        </w:rPr>
        <w:lastRenderedPageBreak/>
        <w:t>To identify where there is more need for test tool support that can improve the agile software development effort by conducting a survey.</w:t>
      </w:r>
    </w:p>
    <w:p w14:paraId="6BE5283D" w14:textId="77777777" w:rsidR="00882A56" w:rsidRPr="00A83A7B" w:rsidRDefault="00882A56" w:rsidP="003034E4">
      <w:pPr>
        <w:pStyle w:val="Heading1"/>
        <w:numPr>
          <w:ilvl w:val="0"/>
          <w:numId w:val="13"/>
        </w:numPr>
        <w:rPr>
          <w:rFonts w:ascii="Times New Roman" w:hAnsi="Times New Roman" w:cs="Times New Roman"/>
          <w:sz w:val="32"/>
          <w:szCs w:val="32"/>
        </w:rPr>
      </w:pPr>
      <w:r w:rsidRPr="00A83A7B">
        <w:rPr>
          <w:rFonts w:ascii="Times New Roman" w:hAnsi="Times New Roman" w:cs="Times New Roman"/>
          <w:sz w:val="32"/>
          <w:szCs w:val="32"/>
        </w:rPr>
        <w:t xml:space="preserve">Research questions </w:t>
      </w:r>
    </w:p>
    <w:p w14:paraId="4471B503" w14:textId="77777777" w:rsidR="00E56945" w:rsidRPr="00A83A7B" w:rsidRDefault="00E56945" w:rsidP="00E56945">
      <w:pPr>
        <w:pStyle w:val="ListParagraph"/>
        <w:rPr>
          <w:rFonts w:ascii="Times New Roman" w:hAnsi="Times New Roman" w:cs="Times New Roman"/>
          <w:sz w:val="32"/>
          <w:szCs w:val="32"/>
        </w:rPr>
      </w:pPr>
    </w:p>
    <w:p w14:paraId="1BC49DD2" w14:textId="75434A8B" w:rsidR="00603FD1" w:rsidRPr="00A83A7B" w:rsidRDefault="009823F6" w:rsidP="00225C28">
      <w:pPr>
        <w:pStyle w:val="ListParagraph"/>
        <w:numPr>
          <w:ilvl w:val="0"/>
          <w:numId w:val="8"/>
        </w:numPr>
        <w:spacing w:line="480" w:lineRule="auto"/>
        <w:rPr>
          <w:rFonts w:ascii="Times New Roman" w:hAnsi="Times New Roman" w:cs="Times New Roman"/>
        </w:rPr>
      </w:pPr>
      <w:r w:rsidRPr="00A83A7B">
        <w:rPr>
          <w:rFonts w:ascii="Times New Roman" w:hAnsi="Times New Roman" w:cs="Times New Roman"/>
        </w:rPr>
        <w:t>What are the type of</w:t>
      </w:r>
      <w:r w:rsidR="00603FD1" w:rsidRPr="00A83A7B">
        <w:rPr>
          <w:rFonts w:ascii="Times New Roman" w:hAnsi="Times New Roman" w:cs="Times New Roman"/>
        </w:rPr>
        <w:t xml:space="preserve"> problems that are </w:t>
      </w:r>
      <w:r w:rsidR="00225C28" w:rsidRPr="00A83A7B">
        <w:rPr>
          <w:rFonts w:ascii="Times New Roman" w:hAnsi="Times New Roman" w:cs="Times New Roman"/>
        </w:rPr>
        <w:t xml:space="preserve">expected to be </w:t>
      </w:r>
      <w:r w:rsidR="00603FD1" w:rsidRPr="00A83A7B">
        <w:rPr>
          <w:rFonts w:ascii="Times New Roman" w:hAnsi="Times New Roman" w:cs="Times New Roman"/>
        </w:rPr>
        <w:t>addressed by agile test practices</w:t>
      </w:r>
      <w:r w:rsidR="00225C28" w:rsidRPr="00A83A7B">
        <w:rPr>
          <w:rFonts w:ascii="Times New Roman" w:hAnsi="Times New Roman" w:cs="Times New Roman"/>
        </w:rPr>
        <w:t>?</w:t>
      </w:r>
    </w:p>
    <w:p w14:paraId="2DEF2233" w14:textId="0971581E" w:rsidR="006A0ABE" w:rsidRPr="00A83A7B" w:rsidRDefault="00623244" w:rsidP="00A83A7B">
      <w:pPr>
        <w:pStyle w:val="ListParagraph"/>
        <w:ind w:left="0"/>
        <w:jc w:val="both"/>
        <w:rPr>
          <w:rFonts w:ascii="Times New Roman" w:hAnsi="Times New Roman" w:cs="Times New Roman"/>
        </w:rPr>
      </w:pPr>
      <w:r w:rsidRPr="00623244">
        <w:rPr>
          <w:rFonts w:ascii="Times New Roman" w:hAnsi="Times New Roman" w:cs="Times New Roman"/>
          <w:i/>
        </w:rPr>
        <w:t>Motivation:</w:t>
      </w:r>
      <w:r>
        <w:rPr>
          <w:rFonts w:ascii="Times New Roman" w:hAnsi="Times New Roman" w:cs="Times New Roman"/>
        </w:rPr>
        <w:t xml:space="preserve"> </w:t>
      </w:r>
      <w:r w:rsidR="006A0ABE" w:rsidRPr="00A83A7B">
        <w:rPr>
          <w:rFonts w:ascii="Times New Roman" w:hAnsi="Times New Roman" w:cs="Times New Roman"/>
        </w:rPr>
        <w:t>The Research question help to design a framewor</w:t>
      </w:r>
      <w:r w:rsidR="00AF501F" w:rsidRPr="00A83A7B">
        <w:rPr>
          <w:rFonts w:ascii="Times New Roman" w:hAnsi="Times New Roman" w:cs="Times New Roman"/>
        </w:rPr>
        <w:t xml:space="preserve">k </w:t>
      </w:r>
      <w:r w:rsidR="006A0ABE" w:rsidRPr="00A83A7B">
        <w:rPr>
          <w:rFonts w:ascii="Times New Roman" w:hAnsi="Times New Roman" w:cs="Times New Roman"/>
        </w:rPr>
        <w:t>between the problems addressed and benefits of different types of agile tests. For example: In TDD some papers suggest about improve in quality others co</w:t>
      </w:r>
      <w:r w:rsidR="000462FE" w:rsidRPr="00A83A7B">
        <w:rPr>
          <w:rFonts w:ascii="Times New Roman" w:hAnsi="Times New Roman" w:cs="Times New Roman"/>
        </w:rPr>
        <w:t>ntradict by saying only grown</w:t>
      </w:r>
      <w:r w:rsidR="006A0ABE" w:rsidRPr="00A83A7B">
        <w:rPr>
          <w:rFonts w:ascii="Times New Roman" w:hAnsi="Times New Roman" w:cs="Times New Roman"/>
        </w:rPr>
        <w:t xml:space="preserve"> by 24 to 30 </w:t>
      </w:r>
      <w:r w:rsidR="006A0ABE" w:rsidRPr="00A3548E">
        <w:rPr>
          <w:rFonts w:ascii="Times New Roman" w:hAnsi="Times New Roman" w:cs="Times New Roman"/>
        </w:rPr>
        <w:t>%</w:t>
      </w:r>
      <w:r w:rsidR="00DF3406" w:rsidRPr="00A3548E">
        <w:rPr>
          <w:rFonts w:ascii="Times New Roman" w:hAnsi="Times New Roman" w:cs="Times New Roman"/>
        </w:rPr>
        <w:t xml:space="preserve"> </w:t>
      </w:r>
      <w:r w:rsidR="006A0ABE" w:rsidRPr="00A3548E">
        <w:rPr>
          <w:rFonts w:ascii="Times New Roman" w:hAnsi="Times New Roman" w:cs="Times New Roman"/>
        </w:rPr>
        <w:t xml:space="preserve"> which is not 100 %</w:t>
      </w:r>
      <w:r w:rsidR="00DF3406" w:rsidRPr="00A3548E">
        <w:rPr>
          <w:rFonts w:ascii="Times New Roman" w:hAnsi="Times New Roman" w:cs="Times New Roman"/>
        </w:rPr>
        <w:t xml:space="preserve"> </w:t>
      </w:r>
      <w:r w:rsidR="00DF3406" w:rsidRPr="00A3548E">
        <w:rPr>
          <w:rFonts w:ascii="Times New Roman" w:hAnsi="Times New Roman" w:cs="Times New Roman"/>
        </w:rPr>
        <w:fldChar w:fldCharType="begin"/>
      </w:r>
      <w:r w:rsidR="00DF3406" w:rsidRPr="00A3548E">
        <w:rPr>
          <w:rFonts w:ascii="Times New Roman" w:hAnsi="Times New Roman" w:cs="Times New Roman"/>
        </w:rPr>
        <w:instrText xml:space="preserve"> ADDIN ZOTERO_ITEM CSL_CITATION {"citationID":"20v4g7ueve","properties":{"formattedCitation":"[14]","plainCitation":"[14]"},"citationItems":[{"id":156,"uris":["http://zotero.org/users/1768300/items/M74WEJ6E"],"uri":["http://zotero.org/users/1768300/items/M74WEJ6E"],"itemData":{"id":156,"type":"book","title":"Test-driven development: by example","publisher":"Addison-Wesley Professional","source":"Google Scholar","URL":"http://books.google.co.in/books?hl=en&amp;lr=&amp;id=goE1TL0u0dUC&amp;oi=fnd&amp;pg=PR9&amp;dq=Beck,+K.:+Test-Driven+Development:+By+Example.+The+Addison-Wesley+Signature+Series.+Addison-Wesley,+Reading+(2003)&amp;ots=IaByvQduEf&amp;sig=KTVhoycikaSaVop59cf_jSDC2Zg","shortTitle":"Test-driven development","author":[{"family":"Beck","given":"Kent"}],"issued":{"date-parts":[["2003"]]},"accessed":{"date-parts":[["2014",2,28]]}}}],"schema":"https://github.com/citation-style-language/schema/raw/master/csl-citation.json"} </w:instrText>
      </w:r>
      <w:r w:rsidR="00DF3406" w:rsidRPr="00A3548E">
        <w:rPr>
          <w:rFonts w:ascii="Times New Roman" w:hAnsi="Times New Roman" w:cs="Times New Roman"/>
        </w:rPr>
        <w:fldChar w:fldCharType="separate"/>
      </w:r>
      <w:r w:rsidR="00DF3406" w:rsidRPr="00A3548E">
        <w:rPr>
          <w:rFonts w:ascii="Times New Roman" w:hAnsi="Times New Roman" w:cs="Times New Roman"/>
        </w:rPr>
        <w:t>[14]</w:t>
      </w:r>
      <w:r w:rsidR="00DF3406" w:rsidRPr="00A3548E">
        <w:rPr>
          <w:rFonts w:ascii="Times New Roman" w:hAnsi="Times New Roman" w:cs="Times New Roman"/>
        </w:rPr>
        <w:fldChar w:fldCharType="end"/>
      </w:r>
      <w:r w:rsidR="006A0ABE" w:rsidRPr="00A3548E">
        <w:rPr>
          <w:rFonts w:ascii="Times New Roman" w:hAnsi="Times New Roman" w:cs="Times New Roman"/>
        </w:rPr>
        <w:t>.</w:t>
      </w:r>
      <w:r w:rsidR="006A0ABE" w:rsidRPr="00A83A7B">
        <w:rPr>
          <w:rFonts w:ascii="Times New Roman" w:hAnsi="Times New Roman" w:cs="Times New Roman"/>
        </w:rPr>
        <w:t xml:space="preserve"> One place where the problems addressed by the agile test practices and the f</w:t>
      </w:r>
      <w:r w:rsidR="00EA17EF">
        <w:rPr>
          <w:rFonts w:ascii="Times New Roman" w:hAnsi="Times New Roman" w:cs="Times New Roman"/>
        </w:rPr>
        <w:t xml:space="preserve">ramework to relate to </w:t>
      </w:r>
      <w:r w:rsidR="006A0ABE" w:rsidRPr="00A83A7B">
        <w:rPr>
          <w:rFonts w:ascii="Times New Roman" w:hAnsi="Times New Roman" w:cs="Times New Roman"/>
        </w:rPr>
        <w:t>correspondi</w:t>
      </w:r>
      <w:r w:rsidR="00EA17EF">
        <w:rPr>
          <w:rFonts w:ascii="Times New Roman" w:hAnsi="Times New Roman" w:cs="Times New Roman"/>
        </w:rPr>
        <w:t>ng benefits.</w:t>
      </w:r>
      <w:r w:rsidR="006A0ABE" w:rsidRPr="00A83A7B">
        <w:rPr>
          <w:rFonts w:ascii="Times New Roman" w:hAnsi="Times New Roman" w:cs="Times New Roman"/>
        </w:rPr>
        <w:t xml:space="preserve"> Our motivation is to consider the research after 2012 as we have seen one paper research contribution f</w:t>
      </w:r>
      <w:r w:rsidR="000462FE" w:rsidRPr="00A83A7B">
        <w:rPr>
          <w:rFonts w:ascii="Times New Roman" w:hAnsi="Times New Roman" w:cs="Times New Roman"/>
        </w:rPr>
        <w:t>rom 2002 to 2012 later the new</w:t>
      </w:r>
      <w:r w:rsidR="006A0ABE" w:rsidRPr="00A83A7B">
        <w:rPr>
          <w:rFonts w:ascii="Times New Roman" w:hAnsi="Times New Roman" w:cs="Times New Roman"/>
        </w:rPr>
        <w:t xml:space="preserve"> 2013-2015 are taken in</w:t>
      </w:r>
      <w:r w:rsidR="00AF501F" w:rsidRPr="00A83A7B">
        <w:rPr>
          <w:rFonts w:ascii="Times New Roman" w:hAnsi="Times New Roman" w:cs="Times New Roman"/>
        </w:rPr>
        <w:t xml:space="preserve">to consideration for </w:t>
      </w:r>
      <w:r w:rsidR="006A0ABE" w:rsidRPr="00A83A7B">
        <w:rPr>
          <w:rFonts w:ascii="Times New Roman" w:hAnsi="Times New Roman" w:cs="Times New Roman"/>
        </w:rPr>
        <w:t xml:space="preserve">literature review and are validated as well. </w:t>
      </w:r>
    </w:p>
    <w:p w14:paraId="1A105168" w14:textId="77777777" w:rsidR="0097574A" w:rsidRPr="00A83A7B" w:rsidRDefault="0097574A" w:rsidP="0097574A">
      <w:pPr>
        <w:pStyle w:val="ListParagraph"/>
        <w:ind w:left="360"/>
        <w:jc w:val="both"/>
        <w:rPr>
          <w:rFonts w:ascii="Times New Roman" w:hAnsi="Times New Roman" w:cs="Times New Roman"/>
        </w:rPr>
      </w:pPr>
    </w:p>
    <w:p w14:paraId="6572354E" w14:textId="6973D523" w:rsidR="00603FD1" w:rsidRPr="00A83A7B" w:rsidRDefault="00603FD1" w:rsidP="00603FD1">
      <w:pPr>
        <w:pStyle w:val="ListParagraph"/>
        <w:numPr>
          <w:ilvl w:val="0"/>
          <w:numId w:val="8"/>
        </w:numPr>
        <w:spacing w:line="480" w:lineRule="auto"/>
        <w:rPr>
          <w:rFonts w:ascii="Times New Roman" w:hAnsi="Times New Roman" w:cs="Times New Roman"/>
        </w:rPr>
      </w:pPr>
      <w:r w:rsidRPr="00A83A7B">
        <w:rPr>
          <w:rFonts w:ascii="Times New Roman" w:hAnsi="Times New Roman" w:cs="Times New Roman"/>
        </w:rPr>
        <w:t>What are the testing tools that are applicable to agile testing situation?</w:t>
      </w:r>
    </w:p>
    <w:p w14:paraId="1D5B6405" w14:textId="752E551D" w:rsidR="005C6493" w:rsidRPr="00A83A7B" w:rsidRDefault="00623244" w:rsidP="0016032C">
      <w:pPr>
        <w:pStyle w:val="ListParagraph"/>
        <w:ind w:left="0"/>
        <w:jc w:val="both"/>
        <w:rPr>
          <w:rFonts w:ascii="Times New Roman" w:hAnsi="Times New Roman" w:cs="Times New Roman"/>
        </w:rPr>
      </w:pPr>
      <w:r w:rsidRPr="00623244">
        <w:rPr>
          <w:rFonts w:ascii="Times New Roman" w:hAnsi="Times New Roman" w:cs="Times New Roman"/>
          <w:i/>
        </w:rPr>
        <w:t>Motivation:</w:t>
      </w:r>
      <w:r>
        <w:rPr>
          <w:rFonts w:ascii="Times New Roman" w:hAnsi="Times New Roman" w:cs="Times New Roman"/>
        </w:rPr>
        <w:t xml:space="preserve"> T</w:t>
      </w:r>
      <w:r w:rsidR="005C6493" w:rsidRPr="00A83A7B">
        <w:rPr>
          <w:rFonts w:ascii="Times New Roman" w:hAnsi="Times New Roman" w:cs="Times New Roman"/>
        </w:rPr>
        <w:t xml:space="preserve">here are several tools that are applicable during agile testing situations. Different tools contribute to different programming languages. Example </w:t>
      </w:r>
      <w:proofErr w:type="spellStart"/>
      <w:r w:rsidR="005C6493" w:rsidRPr="00A83A7B">
        <w:rPr>
          <w:rFonts w:ascii="Times New Roman" w:hAnsi="Times New Roman" w:cs="Times New Roman"/>
        </w:rPr>
        <w:t>CppUnitT</w:t>
      </w:r>
      <w:r w:rsidR="000462FE" w:rsidRPr="00A83A7B">
        <w:rPr>
          <w:rFonts w:ascii="Times New Roman" w:hAnsi="Times New Roman" w:cs="Times New Roman"/>
        </w:rPr>
        <w:t>est</w:t>
      </w:r>
      <w:proofErr w:type="spellEnd"/>
      <w:r w:rsidR="000462FE" w:rsidRPr="00A83A7B">
        <w:rPr>
          <w:rFonts w:ascii="Times New Roman" w:hAnsi="Times New Roman" w:cs="Times New Roman"/>
        </w:rPr>
        <w:t xml:space="preserve">, </w:t>
      </w:r>
      <w:r w:rsidR="005C6493" w:rsidRPr="00A83A7B">
        <w:rPr>
          <w:rFonts w:ascii="Times New Roman" w:hAnsi="Times New Roman" w:cs="Times New Roman"/>
        </w:rPr>
        <w:t xml:space="preserve">which can be used in c ++ language; </w:t>
      </w:r>
      <w:proofErr w:type="spellStart"/>
      <w:r w:rsidR="005C6493" w:rsidRPr="00A83A7B">
        <w:rPr>
          <w:rFonts w:ascii="Times New Roman" w:hAnsi="Times New Roman" w:cs="Times New Roman"/>
        </w:rPr>
        <w:t>Junit</w:t>
      </w:r>
      <w:proofErr w:type="spellEnd"/>
      <w:r w:rsidR="005C6493" w:rsidRPr="00A83A7B">
        <w:rPr>
          <w:rFonts w:ascii="Times New Roman" w:hAnsi="Times New Roman" w:cs="Times New Roman"/>
        </w:rPr>
        <w:t xml:space="preserve"> which can be used in java programming language; </w:t>
      </w:r>
      <w:proofErr w:type="spellStart"/>
      <w:r w:rsidR="005C6493" w:rsidRPr="00A83A7B">
        <w:rPr>
          <w:rFonts w:ascii="Times New Roman" w:hAnsi="Times New Roman" w:cs="Times New Roman"/>
        </w:rPr>
        <w:t>RakePyUseCase</w:t>
      </w:r>
      <w:proofErr w:type="spellEnd"/>
      <w:r w:rsidR="005C6493" w:rsidRPr="00A83A7B">
        <w:rPr>
          <w:rFonts w:ascii="Times New Roman" w:hAnsi="Times New Roman" w:cs="Times New Roman"/>
        </w:rPr>
        <w:t xml:space="preserve"> which can be used in python. Our Motivation is currently to l</w:t>
      </w:r>
      <w:r w:rsidR="0016032C" w:rsidRPr="00A83A7B">
        <w:rPr>
          <w:rFonts w:ascii="Times New Roman" w:hAnsi="Times New Roman" w:cs="Times New Roman"/>
        </w:rPr>
        <w:t>ook into all the test practices</w:t>
      </w:r>
      <w:r w:rsidR="005C6493" w:rsidRPr="00A83A7B">
        <w:rPr>
          <w:rFonts w:ascii="Times New Roman" w:hAnsi="Times New Roman" w:cs="Times New Roman"/>
        </w:rPr>
        <w:t xml:space="preserve">, but in future we would like to select subset of tools in a specific programming language or the tools that are existing currently in the industry and remove those tools whose usage and maintenance is stopped. </w:t>
      </w:r>
    </w:p>
    <w:p w14:paraId="51459462" w14:textId="09D80A66" w:rsidR="00882A56" w:rsidRPr="00A83A7B" w:rsidRDefault="009A76C8" w:rsidP="003034E4">
      <w:pPr>
        <w:pStyle w:val="Heading1"/>
        <w:numPr>
          <w:ilvl w:val="0"/>
          <w:numId w:val="13"/>
        </w:numPr>
        <w:rPr>
          <w:rFonts w:ascii="Times New Roman" w:hAnsi="Times New Roman" w:cs="Times New Roman"/>
          <w:sz w:val="32"/>
          <w:szCs w:val="32"/>
        </w:rPr>
      </w:pPr>
      <w:r w:rsidRPr="00A83A7B">
        <w:rPr>
          <w:rFonts w:ascii="Times New Roman" w:hAnsi="Times New Roman" w:cs="Times New Roman"/>
          <w:sz w:val="32"/>
          <w:szCs w:val="32"/>
        </w:rPr>
        <w:t xml:space="preserve">Research </w:t>
      </w:r>
      <w:r w:rsidR="00882A56" w:rsidRPr="00A83A7B">
        <w:rPr>
          <w:rFonts w:ascii="Times New Roman" w:hAnsi="Times New Roman" w:cs="Times New Roman"/>
          <w:sz w:val="32"/>
          <w:szCs w:val="32"/>
        </w:rPr>
        <w:t xml:space="preserve">Method </w:t>
      </w:r>
    </w:p>
    <w:p w14:paraId="4A318A89" w14:textId="3D6FDF40" w:rsidR="009A76C8" w:rsidRPr="00A83A7B" w:rsidRDefault="00601656" w:rsidP="00EE19CB">
      <w:pPr>
        <w:widowControl w:val="0"/>
        <w:autoSpaceDE w:val="0"/>
        <w:autoSpaceDN w:val="0"/>
        <w:adjustRightInd w:val="0"/>
        <w:spacing w:after="240"/>
        <w:jc w:val="both"/>
        <w:rPr>
          <w:rFonts w:ascii="Times New Roman" w:hAnsi="Times New Roman" w:cs="Times New Roman"/>
        </w:rPr>
      </w:pPr>
      <w:r w:rsidRPr="00A83A7B">
        <w:rPr>
          <w:rFonts w:ascii="Times New Roman" w:hAnsi="Times New Roman" w:cs="Times New Roman"/>
        </w:rPr>
        <w:t xml:space="preserve">The selected research methods </w:t>
      </w:r>
      <w:r w:rsidR="008336EC" w:rsidRPr="00A83A7B">
        <w:rPr>
          <w:rFonts w:ascii="Times New Roman" w:hAnsi="Times New Roman" w:cs="Times New Roman"/>
        </w:rPr>
        <w:t xml:space="preserve">are described in detail. A </w:t>
      </w:r>
      <w:r w:rsidRPr="00A83A7B">
        <w:rPr>
          <w:rFonts w:ascii="Times New Roman" w:hAnsi="Times New Roman" w:cs="Times New Roman"/>
        </w:rPr>
        <w:t xml:space="preserve">brief description on how the research design data analysis is going to be carried our is also being mentioned. Note the research design </w:t>
      </w:r>
      <w:r w:rsidR="008336EC" w:rsidRPr="00A83A7B">
        <w:rPr>
          <w:rFonts w:ascii="Times New Roman" w:hAnsi="Times New Roman" w:cs="Times New Roman"/>
        </w:rPr>
        <w:t xml:space="preserve">and data analysis </w:t>
      </w:r>
      <w:r w:rsidRPr="00A83A7B">
        <w:rPr>
          <w:rFonts w:ascii="Times New Roman" w:hAnsi="Times New Roman" w:cs="Times New Roman"/>
        </w:rPr>
        <w:t>is yet in developing phase so, there is a possibility that the structure adopted currently can be slightly changed which we believe might happen and we hope it doesn’t affect our thesis.</w:t>
      </w:r>
      <w:r w:rsidR="00D62383" w:rsidRPr="00A83A7B">
        <w:rPr>
          <w:rFonts w:ascii="Times New Roman" w:hAnsi="Times New Roman" w:cs="Times New Roman"/>
        </w:rPr>
        <w:t xml:space="preserve"> </w:t>
      </w:r>
    </w:p>
    <w:p w14:paraId="3294645C" w14:textId="77777777" w:rsidR="00C3295C" w:rsidRPr="00623244" w:rsidRDefault="009A76C8" w:rsidP="0076234E">
      <w:pPr>
        <w:pStyle w:val="ListParagraph"/>
        <w:widowControl w:val="0"/>
        <w:numPr>
          <w:ilvl w:val="0"/>
          <w:numId w:val="26"/>
        </w:numPr>
        <w:autoSpaceDE w:val="0"/>
        <w:autoSpaceDN w:val="0"/>
        <w:adjustRightInd w:val="0"/>
        <w:spacing w:after="240"/>
        <w:jc w:val="both"/>
        <w:rPr>
          <w:rFonts w:ascii="Times New Roman" w:hAnsi="Times New Roman" w:cs="Times New Roman"/>
          <w:b/>
        </w:rPr>
      </w:pPr>
      <w:r w:rsidRPr="00623244">
        <w:rPr>
          <w:rFonts w:ascii="Times New Roman" w:hAnsi="Times New Roman" w:cs="Times New Roman"/>
          <w:b/>
        </w:rPr>
        <w:t>M</w:t>
      </w:r>
      <w:r w:rsidR="007F2E5C" w:rsidRPr="00623244">
        <w:rPr>
          <w:rFonts w:ascii="Times New Roman" w:hAnsi="Times New Roman" w:cs="Times New Roman"/>
          <w:b/>
        </w:rPr>
        <w:t xml:space="preserve">ethod: </w:t>
      </w:r>
    </w:p>
    <w:p w14:paraId="5DFAD0FD" w14:textId="01DAF218" w:rsidR="00A83A7B" w:rsidRDefault="00A83A7B" w:rsidP="008336EC">
      <w:pPr>
        <w:widowControl w:val="0"/>
        <w:autoSpaceDE w:val="0"/>
        <w:autoSpaceDN w:val="0"/>
        <w:adjustRightInd w:val="0"/>
        <w:spacing w:after="240"/>
        <w:jc w:val="both"/>
        <w:rPr>
          <w:rFonts w:ascii="Times New Roman" w:hAnsi="Times New Roman" w:cs="Times New Roman"/>
          <w:b/>
        </w:rPr>
      </w:pPr>
      <w:r w:rsidRPr="007C0DED">
        <w:rPr>
          <w:rFonts w:ascii="Times New Roman" w:hAnsi="Times New Roman" w:cs="Times New Roman"/>
          <w:b/>
          <w:i/>
          <w:u w:val="single"/>
        </w:rPr>
        <w:t>Literature Review:</w:t>
      </w:r>
      <w:r w:rsidRPr="00A83A7B">
        <w:rPr>
          <w:rFonts w:ascii="Times New Roman" w:hAnsi="Times New Roman" w:cs="Times New Roman"/>
          <w:b/>
        </w:rPr>
        <w:t xml:space="preserve"> </w:t>
      </w:r>
      <w:r w:rsidRPr="007C0DED">
        <w:rPr>
          <w:rFonts w:ascii="Times New Roman" w:hAnsi="Times New Roman" w:cs="Times New Roman"/>
          <w:i/>
        </w:rPr>
        <w:t>Procedure for RQ1 is as follows-</w:t>
      </w:r>
      <w:r w:rsidRPr="00A83A7B">
        <w:rPr>
          <w:rFonts w:ascii="Times New Roman" w:hAnsi="Times New Roman" w:cs="Times New Roman"/>
        </w:rPr>
        <w:t xml:space="preserve"> </w:t>
      </w:r>
      <w:r w:rsidRPr="00A83A7B">
        <w:rPr>
          <w:rFonts w:ascii="Times New Roman" w:hAnsi="Times New Roman" w:cs="Times New Roman"/>
          <w:color w:val="353535"/>
        </w:rPr>
        <w:t xml:space="preserve">Based on </w:t>
      </w:r>
      <w:proofErr w:type="spellStart"/>
      <w:r w:rsidRPr="00A83A7B">
        <w:rPr>
          <w:rFonts w:cs="Times"/>
        </w:rPr>
        <w:t>Kitchenham</w:t>
      </w:r>
      <w:proofErr w:type="spellEnd"/>
      <w:r w:rsidRPr="00A83A7B">
        <w:rPr>
          <w:rFonts w:ascii="Times New Roman" w:hAnsi="Times New Roman" w:cs="Times New Roman"/>
          <w:color w:val="353535"/>
        </w:rPr>
        <w:t xml:space="preserve"> guidelines we are planning to conduct a systematic literature review </w:t>
      </w:r>
      <w:r w:rsidRPr="00A83A7B">
        <w:rPr>
          <w:rFonts w:ascii="Times New Roman" w:hAnsi="Times New Roman" w:cs="Times New Roman"/>
          <w:color w:val="353535"/>
        </w:rPr>
        <w:fldChar w:fldCharType="begin"/>
      </w:r>
      <w:r w:rsidRPr="00A83A7B">
        <w:rPr>
          <w:rFonts w:ascii="Times New Roman" w:hAnsi="Times New Roman" w:cs="Times New Roman"/>
          <w:color w:val="353535"/>
        </w:rPr>
        <w:instrText xml:space="preserve"> ADDIN ZOTERO_ITEM CSL_CITATION {"citationID":"h13m8ju10","properties":{"formattedCitation":"[22]","plainCitation":"[22]"},"citationItems":[{"id":731,"uris":["http://zotero.org/users/1768300/items/GPGCE7F2"],"uri":["http://zotero.org/users/1768300/items/GPGCE7F2"],"itemData":{"id":731,"type":"book","title":"Evidence-Based Software Engineering and Systematic Reviews","publisher":"CRC pressc","publisher-place":"Boca Raton, FL","source":"libris.kb.se","event-place":"Boca Raton, FL","ISBN":"9781482228656","author":[{"family":"Kitchenham","given":"Barabara Ann"},{"family":"Budgen","given":"David"},{"family":"Brereton","given":"Pearl"}],"issued":{"date-parts":[["2015"]]}}}],"schema":"https://github.com/citation-style-language/schema/raw/master/csl-citation.json"} </w:instrText>
      </w:r>
      <w:r w:rsidRPr="00A83A7B">
        <w:rPr>
          <w:rFonts w:ascii="Times New Roman" w:hAnsi="Times New Roman" w:cs="Times New Roman"/>
          <w:color w:val="353535"/>
        </w:rPr>
        <w:fldChar w:fldCharType="separate"/>
      </w:r>
      <w:r w:rsidRPr="00A83A7B">
        <w:rPr>
          <w:rFonts w:ascii="Times New Roman" w:hAnsi="Times New Roman" w:cs="Times New Roman"/>
        </w:rPr>
        <w:t>[22]</w:t>
      </w:r>
      <w:r w:rsidRPr="00A83A7B">
        <w:rPr>
          <w:rFonts w:ascii="Times New Roman" w:hAnsi="Times New Roman" w:cs="Times New Roman"/>
          <w:color w:val="353535"/>
        </w:rPr>
        <w:fldChar w:fldCharType="end"/>
      </w:r>
      <w:r w:rsidRPr="00A83A7B">
        <w:rPr>
          <w:rFonts w:ascii="Times New Roman" w:hAnsi="Times New Roman" w:cs="Times New Roman"/>
          <w:color w:val="353535"/>
        </w:rPr>
        <w:t xml:space="preserve">. literature review purpose is to provide an exhaustive literature in existing area relevant to research questions. Literature review consists of current knowledge in findings, theoretical and methodological contribution in a particular topic. Based on a research question the literature is focus on trying to identify select and analyze high-quality evidences available relevant to the research questions </w:t>
      </w:r>
      <w:r w:rsidRPr="00A83A7B">
        <w:rPr>
          <w:rFonts w:ascii="Times New Roman" w:hAnsi="Times New Roman" w:cs="Times New Roman"/>
          <w:color w:val="353535"/>
        </w:rPr>
        <w:fldChar w:fldCharType="begin"/>
      </w:r>
      <w:r w:rsidRPr="00A83A7B">
        <w:rPr>
          <w:rFonts w:ascii="Times New Roman" w:hAnsi="Times New Roman" w:cs="Times New Roman"/>
          <w:color w:val="353535"/>
        </w:rPr>
        <w:instrText xml:space="preserve"> ADDIN ZOTERO_ITEM CSL_CITATION {"citationID":"27lr1phdrq","properties":{"formattedCitation":"[23]","plainCitation":"[23]"},"citationItems":[{"id":219,"uris":["http://zotero.org/users/1768300/items/TT59CAGW"],"uri":["http://zotero.org/users/1768300/items/TT59CAGW"],"itemData":{"id":219,"type":"article-journal","title":"Snowball sampling: Problems and techniques of chain referral sampling","container-title":"Sociological methods &amp; research","page":"141–163","volume":"10","issue":"2","source":"Google Scholar","shortTitle":"Snowball sampling","author":[{"family":"Biernacki","given":"Patrick"},{"family":"Waldorf","given":"Dan"}],"issued":{"date-parts":[["1981"]]}}}],"schema":"https://github.com/citation-style-language/schema/raw/master/csl-citation.json"} </w:instrText>
      </w:r>
      <w:r w:rsidRPr="00A83A7B">
        <w:rPr>
          <w:rFonts w:ascii="Times New Roman" w:hAnsi="Times New Roman" w:cs="Times New Roman"/>
          <w:color w:val="353535"/>
        </w:rPr>
        <w:fldChar w:fldCharType="separate"/>
      </w:r>
      <w:r w:rsidRPr="00A83A7B">
        <w:rPr>
          <w:rFonts w:ascii="Times New Roman" w:hAnsi="Times New Roman" w:cs="Times New Roman"/>
        </w:rPr>
        <w:t>[23]</w:t>
      </w:r>
      <w:r w:rsidRPr="00A83A7B">
        <w:rPr>
          <w:rFonts w:ascii="Times New Roman" w:hAnsi="Times New Roman" w:cs="Times New Roman"/>
          <w:color w:val="353535"/>
        </w:rPr>
        <w:fldChar w:fldCharType="end"/>
      </w:r>
      <w:r w:rsidRPr="00A83A7B">
        <w:rPr>
          <w:rFonts w:ascii="Times New Roman" w:hAnsi="Times New Roman" w:cs="Times New Roman"/>
          <w:color w:val="353535"/>
        </w:rPr>
        <w:t xml:space="preserve">. Snowball sampling is used as our sampling selection criteria to study from relevant literature and retrieves the data until no more is related to the research question </w:t>
      </w:r>
      <w:r w:rsidRPr="00A83A7B">
        <w:rPr>
          <w:rFonts w:ascii="Times New Roman" w:hAnsi="Times New Roman" w:cs="Times New Roman"/>
          <w:color w:val="353535"/>
        </w:rPr>
        <w:fldChar w:fldCharType="begin"/>
      </w:r>
      <w:r w:rsidRPr="00A83A7B">
        <w:rPr>
          <w:rFonts w:ascii="Times New Roman" w:hAnsi="Times New Roman" w:cs="Times New Roman"/>
          <w:color w:val="353535"/>
        </w:rPr>
        <w:instrText xml:space="preserve"> ADDIN ZOTERO_ITEM CSL_CITATION {"citationID":"1hnc9p0ql9","properties":{"formattedCitation":"[23]","plainCitation":"[23]"},"citationItems":[{"id":219,"uris":["http://zotero.org/users/1768300/items/TT59CAGW"],"uri":["http://zotero.org/users/1768300/items/TT59CAGW"],"itemData":{"id":219,"type":"article-journal","title":"Snowball sampling: Problems and techniques of chain referral sampling","container-title":"Sociological methods &amp; research","page":"141–163","volume":"10","issue":"2","source":"Google Scholar","shortTitle":"Snowball sampling","author":[{"family":"Biernacki","given":"Patrick"},{"family":"Waldorf","given":"Dan"}],"issued":{"date-parts":[["1981"]]}}}],"schema":"https://github.com/citation-style-language/schema/raw/master/csl-citation.json"} </w:instrText>
      </w:r>
      <w:r w:rsidRPr="00A83A7B">
        <w:rPr>
          <w:rFonts w:ascii="Times New Roman" w:hAnsi="Times New Roman" w:cs="Times New Roman"/>
          <w:color w:val="353535"/>
        </w:rPr>
        <w:fldChar w:fldCharType="separate"/>
      </w:r>
      <w:r w:rsidRPr="00A83A7B">
        <w:rPr>
          <w:rFonts w:ascii="Times New Roman" w:hAnsi="Times New Roman" w:cs="Times New Roman"/>
        </w:rPr>
        <w:t>[23]</w:t>
      </w:r>
      <w:r w:rsidRPr="00A83A7B">
        <w:rPr>
          <w:rFonts w:ascii="Times New Roman" w:hAnsi="Times New Roman" w:cs="Times New Roman"/>
          <w:color w:val="353535"/>
        </w:rPr>
        <w:fldChar w:fldCharType="end"/>
      </w:r>
      <w:r w:rsidRPr="00A83A7B">
        <w:rPr>
          <w:rFonts w:ascii="Times New Roman" w:hAnsi="Times New Roman" w:cs="Times New Roman"/>
          <w:color w:val="353535"/>
        </w:rPr>
        <w:t>.</w:t>
      </w:r>
    </w:p>
    <w:p w14:paraId="3148387C" w14:textId="4F3E3288" w:rsidR="00267178" w:rsidRDefault="00267178" w:rsidP="00A83A7B">
      <w:pPr>
        <w:widowControl w:val="0"/>
        <w:autoSpaceDE w:val="0"/>
        <w:autoSpaceDN w:val="0"/>
        <w:adjustRightInd w:val="0"/>
        <w:spacing w:after="240"/>
        <w:jc w:val="center"/>
        <w:rPr>
          <w:rFonts w:ascii="Times New Roman" w:hAnsi="Times New Roman" w:cs="Times New Roman"/>
          <w:b/>
        </w:rPr>
      </w:pPr>
    </w:p>
    <w:p w14:paraId="20256972" w14:textId="77777777" w:rsidR="00EA17EF" w:rsidRDefault="00EA17EF" w:rsidP="00A83A7B">
      <w:pPr>
        <w:widowControl w:val="0"/>
        <w:autoSpaceDE w:val="0"/>
        <w:autoSpaceDN w:val="0"/>
        <w:adjustRightInd w:val="0"/>
        <w:spacing w:after="240"/>
        <w:jc w:val="center"/>
        <w:rPr>
          <w:rFonts w:ascii="Times New Roman" w:hAnsi="Times New Roman" w:cs="Times New Roman"/>
          <w:b/>
        </w:rPr>
      </w:pPr>
    </w:p>
    <w:p w14:paraId="4D9FF92F" w14:textId="77777777" w:rsidR="00EA17EF" w:rsidRDefault="00EA17EF" w:rsidP="00A83A7B">
      <w:pPr>
        <w:widowControl w:val="0"/>
        <w:autoSpaceDE w:val="0"/>
        <w:autoSpaceDN w:val="0"/>
        <w:adjustRightInd w:val="0"/>
        <w:spacing w:after="240"/>
        <w:jc w:val="center"/>
        <w:rPr>
          <w:rFonts w:ascii="Times New Roman" w:hAnsi="Times New Roman" w:cs="Times New Roman"/>
          <w:b/>
        </w:rPr>
      </w:pPr>
    </w:p>
    <w:p w14:paraId="0D276CCC" w14:textId="1B8375EA" w:rsidR="00EA17EF" w:rsidRPr="00A83A7B" w:rsidRDefault="007C0DED" w:rsidP="00A83A7B">
      <w:pPr>
        <w:widowControl w:val="0"/>
        <w:autoSpaceDE w:val="0"/>
        <w:autoSpaceDN w:val="0"/>
        <w:adjustRightInd w:val="0"/>
        <w:spacing w:after="240"/>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1D4F542C" wp14:editId="6E2075AA">
            <wp:extent cx="4000564" cy="5043365"/>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rows1.jpg"/>
                    <pic:cNvPicPr/>
                  </pic:nvPicPr>
                  <pic:blipFill>
                    <a:blip r:embed="rId9">
                      <a:extLst>
                        <a:ext uri="{28A0092B-C50C-407E-A947-70E740481C1C}">
                          <a14:useLocalDpi xmlns:a14="http://schemas.microsoft.com/office/drawing/2010/main" val="0"/>
                        </a:ext>
                      </a:extLst>
                    </a:blip>
                    <a:stretch>
                      <a:fillRect/>
                    </a:stretch>
                  </pic:blipFill>
                  <pic:spPr>
                    <a:xfrm>
                      <a:off x="0" y="0"/>
                      <a:ext cx="4005752" cy="5049905"/>
                    </a:xfrm>
                    <a:prstGeom prst="rect">
                      <a:avLst/>
                    </a:prstGeom>
                  </pic:spPr>
                </pic:pic>
              </a:graphicData>
            </a:graphic>
          </wp:inline>
        </w:drawing>
      </w:r>
    </w:p>
    <w:p w14:paraId="7D6E73F0" w14:textId="0A9D74C9" w:rsidR="00405596" w:rsidRPr="00A83A7B" w:rsidRDefault="000B20C8" w:rsidP="008336EC">
      <w:pPr>
        <w:widowControl w:val="0"/>
        <w:autoSpaceDE w:val="0"/>
        <w:autoSpaceDN w:val="0"/>
        <w:adjustRightInd w:val="0"/>
        <w:spacing w:after="240"/>
        <w:jc w:val="both"/>
        <w:rPr>
          <w:rFonts w:ascii="Times New Roman" w:hAnsi="Times New Roman" w:cs="Times New Roman"/>
          <w:color w:val="353535"/>
        </w:rPr>
      </w:pPr>
      <w:r w:rsidRPr="007C0DED">
        <w:rPr>
          <w:rFonts w:ascii="Times New Roman" w:hAnsi="Times New Roman" w:cs="Times New Roman"/>
          <w:b/>
          <w:color w:val="353535"/>
          <w:u w:val="single"/>
        </w:rPr>
        <w:t>Sampling Method:</w:t>
      </w:r>
      <w:r w:rsidRPr="00A83A7B">
        <w:rPr>
          <w:rFonts w:ascii="Times New Roman" w:hAnsi="Times New Roman" w:cs="Times New Roman"/>
          <w:color w:val="353535"/>
        </w:rPr>
        <w:t xml:space="preserve"> </w:t>
      </w:r>
      <w:r w:rsidR="00A314CE" w:rsidRPr="00A83A7B">
        <w:rPr>
          <w:rFonts w:ascii="Times New Roman" w:hAnsi="Times New Roman" w:cs="Times New Roman"/>
          <w:color w:val="353535"/>
        </w:rPr>
        <w:t>Snowball sampling is importa</w:t>
      </w:r>
      <w:r w:rsidR="000462FE" w:rsidRPr="00A83A7B">
        <w:rPr>
          <w:rFonts w:ascii="Times New Roman" w:hAnsi="Times New Roman" w:cs="Times New Roman"/>
          <w:color w:val="353535"/>
        </w:rPr>
        <w:t xml:space="preserve">nt as our research question where agile test practices nil the </w:t>
      </w:r>
      <w:r w:rsidR="0062053D" w:rsidRPr="00A83A7B">
        <w:rPr>
          <w:rFonts w:ascii="Times New Roman" w:hAnsi="Times New Roman" w:cs="Times New Roman"/>
          <w:color w:val="353535"/>
        </w:rPr>
        <w:t>problems.</w:t>
      </w:r>
      <w:r w:rsidR="00A314CE" w:rsidRPr="00A83A7B">
        <w:rPr>
          <w:rFonts w:ascii="Times New Roman" w:hAnsi="Times New Roman" w:cs="Times New Roman"/>
          <w:color w:val="353535"/>
        </w:rPr>
        <w:t xml:space="preserve"> so, the efficiency is important criteria here which can be achieved by utilizing the snowball sampling technique. </w:t>
      </w:r>
      <w:r w:rsidR="00267178" w:rsidRPr="00A83A7B">
        <w:rPr>
          <w:rFonts w:ascii="Times New Roman" w:hAnsi="Times New Roman" w:cs="Times New Roman"/>
          <w:color w:val="353535"/>
        </w:rPr>
        <w:t xml:space="preserve">To start the </w:t>
      </w:r>
      <w:r w:rsidRPr="00A83A7B">
        <w:rPr>
          <w:rFonts w:ascii="Times New Roman" w:hAnsi="Times New Roman" w:cs="Times New Roman"/>
          <w:color w:val="353535"/>
        </w:rPr>
        <w:t>research,</w:t>
      </w:r>
      <w:r w:rsidR="0062053D" w:rsidRPr="00A83A7B">
        <w:rPr>
          <w:rFonts w:ascii="Times New Roman" w:hAnsi="Times New Roman" w:cs="Times New Roman"/>
          <w:color w:val="353535"/>
        </w:rPr>
        <w:t xml:space="preserve"> the primary key</w:t>
      </w:r>
      <w:r w:rsidR="00267178" w:rsidRPr="00A83A7B">
        <w:rPr>
          <w:rFonts w:ascii="Times New Roman" w:hAnsi="Times New Roman" w:cs="Times New Roman"/>
          <w:color w:val="353535"/>
        </w:rPr>
        <w:t>words that can be used to ideally start literature review can be done by using keywords agile test practices, benefits, problems addressed.</w:t>
      </w:r>
      <w:r w:rsidR="000A3BAC" w:rsidRPr="00A83A7B">
        <w:rPr>
          <w:rFonts w:ascii="Times New Roman" w:hAnsi="Times New Roman" w:cs="Times New Roman"/>
          <w:color w:val="353535"/>
        </w:rPr>
        <w:t xml:space="preserve"> </w:t>
      </w:r>
      <w:r w:rsidRPr="00A83A7B">
        <w:rPr>
          <w:rFonts w:ascii="Times New Roman" w:hAnsi="Times New Roman" w:cs="Times New Roman"/>
          <w:color w:val="353535"/>
        </w:rPr>
        <w:t>Narrative synthesis is used for the data analysis phase to explain the problems addressed with the benefits of agile test practices.</w:t>
      </w:r>
      <w:r w:rsidR="00405596" w:rsidRPr="00A83A7B">
        <w:rPr>
          <w:rFonts w:ascii="Times New Roman" w:hAnsi="Times New Roman" w:cs="Times New Roman"/>
          <w:color w:val="353535"/>
        </w:rPr>
        <w:t xml:space="preserve"> This helps to identify what are the problems being addressed while using the agile test practices tools. </w:t>
      </w:r>
    </w:p>
    <w:p w14:paraId="5BCC5B09" w14:textId="48E9665E" w:rsidR="00405596" w:rsidRPr="00A83A7B" w:rsidRDefault="007C0DED" w:rsidP="008336EC">
      <w:pPr>
        <w:widowControl w:val="0"/>
        <w:autoSpaceDE w:val="0"/>
        <w:autoSpaceDN w:val="0"/>
        <w:adjustRightInd w:val="0"/>
        <w:spacing w:after="240"/>
        <w:jc w:val="both"/>
        <w:rPr>
          <w:rFonts w:ascii="Times New Roman" w:hAnsi="Times New Roman" w:cs="Times New Roman"/>
          <w:color w:val="353535"/>
        </w:rPr>
      </w:pPr>
      <w:r>
        <w:rPr>
          <w:rFonts w:ascii="Times New Roman" w:hAnsi="Times New Roman" w:cs="Times New Roman"/>
          <w:b/>
          <w:color w:val="353535"/>
          <w:u w:val="single"/>
        </w:rPr>
        <w:t xml:space="preserve">Survey: </w:t>
      </w:r>
      <w:r w:rsidRPr="007C0DED">
        <w:rPr>
          <w:rFonts w:ascii="Times New Roman" w:hAnsi="Times New Roman" w:cs="Times New Roman"/>
          <w:i/>
          <w:color w:val="353535"/>
        </w:rPr>
        <w:t xml:space="preserve">Procedure </w:t>
      </w:r>
      <w:r w:rsidR="00405596" w:rsidRPr="007C0DED">
        <w:rPr>
          <w:rFonts w:ascii="Times New Roman" w:hAnsi="Times New Roman" w:cs="Times New Roman"/>
          <w:i/>
          <w:color w:val="353535"/>
        </w:rPr>
        <w:t>for RQ2:</w:t>
      </w:r>
      <w:r w:rsidR="00405596" w:rsidRPr="00A83A7B">
        <w:rPr>
          <w:rFonts w:ascii="Times New Roman" w:hAnsi="Times New Roman" w:cs="Times New Roman"/>
          <w:b/>
          <w:color w:val="353535"/>
        </w:rPr>
        <w:t xml:space="preserve"> </w:t>
      </w:r>
      <w:r w:rsidR="00405596" w:rsidRPr="00A83A7B">
        <w:rPr>
          <w:rFonts w:ascii="Times New Roman" w:hAnsi="Times New Roman" w:cs="Times New Roman"/>
          <w:color w:val="353535"/>
        </w:rPr>
        <w:t>based on the literature data obtained and the relevant problems addressed what are the testing tools that are highly used while implementing the agile test practices can be analyzed using the survey</w:t>
      </w:r>
      <w:r w:rsidR="007B57F3" w:rsidRPr="00A83A7B">
        <w:rPr>
          <w:rFonts w:ascii="Times New Roman" w:hAnsi="Times New Roman" w:cs="Times New Roman"/>
          <w:color w:val="353535"/>
        </w:rPr>
        <w:t xml:space="preserve"> </w:t>
      </w:r>
      <w:r w:rsidR="007B57F3" w:rsidRPr="00A83A7B">
        <w:rPr>
          <w:rFonts w:ascii="Times New Roman" w:hAnsi="Times New Roman" w:cs="Times New Roman"/>
          <w:color w:val="353535"/>
        </w:rPr>
        <w:fldChar w:fldCharType="begin"/>
      </w:r>
      <w:r w:rsidR="007B57F3" w:rsidRPr="00A83A7B">
        <w:rPr>
          <w:rFonts w:ascii="Times New Roman" w:hAnsi="Times New Roman" w:cs="Times New Roman"/>
          <w:color w:val="353535"/>
        </w:rPr>
        <w:instrText xml:space="preserve"> ADDIN ZOTERO_ITEM CSL_CITATION {"citationID":"2h346hs65p","properties":{"formattedCitation":"[24]","plainCitation":"[24]"},"citationItems":[{"id":205,"uris":["http://zotero.org/users/1768300/items/S8WZQV43"],"uri":["http://zotero.org/users/1768300/items/S8WZQV43"],"itemData":{"id":205,"type":"book","title":"Survey research methods","publisher":"Wadsworth Belmont, CA","source":"Google Scholar","URL":"http://www.sidalc.net/cgi-bin/wxis.exe/?IsisScript=BIBECO.xis&amp;method=post&amp;formato=2&amp;cantidad=1&amp;expresion=mfn=002000","author":[{"family":"Babbie","given":"Earl R."},{"literal":"others"}],"issued":{"date-parts":[["1973"]]},"accessed":{"date-parts":[["2015",1,8]],"season":"T19:56:31Z"}}}],"schema":"https://github.com/citation-style-language/schema/raw/master/csl-citation.json"} </w:instrText>
      </w:r>
      <w:r w:rsidR="007B57F3" w:rsidRPr="00A83A7B">
        <w:rPr>
          <w:rFonts w:ascii="Times New Roman" w:hAnsi="Times New Roman" w:cs="Times New Roman"/>
          <w:color w:val="353535"/>
        </w:rPr>
        <w:fldChar w:fldCharType="separate"/>
      </w:r>
      <w:r w:rsidR="007B57F3" w:rsidRPr="00A83A7B">
        <w:rPr>
          <w:rFonts w:ascii="Times New Roman" w:hAnsi="Times New Roman" w:cs="Times New Roman"/>
        </w:rPr>
        <w:t>[24]</w:t>
      </w:r>
      <w:r w:rsidR="007B57F3" w:rsidRPr="00A83A7B">
        <w:rPr>
          <w:rFonts w:ascii="Times New Roman" w:hAnsi="Times New Roman" w:cs="Times New Roman"/>
          <w:color w:val="353535"/>
        </w:rPr>
        <w:fldChar w:fldCharType="end"/>
      </w:r>
      <w:r w:rsidR="00405596" w:rsidRPr="00A83A7B">
        <w:rPr>
          <w:rFonts w:ascii="Times New Roman" w:hAnsi="Times New Roman" w:cs="Times New Roman"/>
          <w:color w:val="353535"/>
        </w:rPr>
        <w:t>. The research question 2 is based on survey based questionnaire (data collection tool) to obtain quantitative data. We use survey which is based on data collection tool questionnaire.</w:t>
      </w:r>
      <w:r w:rsidR="0062053D" w:rsidRPr="00A83A7B">
        <w:rPr>
          <w:rFonts w:ascii="Times New Roman" w:hAnsi="Times New Roman" w:cs="Times New Roman"/>
          <w:color w:val="353535"/>
        </w:rPr>
        <w:t xml:space="preserve"> The</w:t>
      </w:r>
      <w:r w:rsidR="00405596" w:rsidRPr="00A83A7B">
        <w:rPr>
          <w:rFonts w:ascii="Times New Roman" w:hAnsi="Times New Roman" w:cs="Times New Roman"/>
          <w:color w:val="353535"/>
        </w:rPr>
        <w:t xml:space="preserve"> Questionnaire that are generated are specific to help respondent to understand without confusion</w:t>
      </w:r>
      <w:r w:rsidR="007B57F3" w:rsidRPr="00A83A7B">
        <w:rPr>
          <w:rFonts w:ascii="Times New Roman" w:hAnsi="Times New Roman" w:cs="Times New Roman"/>
          <w:color w:val="353535"/>
        </w:rPr>
        <w:t xml:space="preserve"> </w:t>
      </w:r>
      <w:r w:rsidR="007B57F3" w:rsidRPr="00A83A7B">
        <w:rPr>
          <w:rFonts w:ascii="Times New Roman" w:hAnsi="Times New Roman" w:cs="Times New Roman"/>
          <w:color w:val="353535"/>
        </w:rPr>
        <w:fldChar w:fldCharType="begin"/>
      </w:r>
      <w:r w:rsidR="007B57F3" w:rsidRPr="00A83A7B">
        <w:rPr>
          <w:rFonts w:ascii="Times New Roman" w:hAnsi="Times New Roman" w:cs="Times New Roman"/>
          <w:color w:val="353535"/>
        </w:rPr>
        <w:instrText xml:space="preserve"> ADDIN ZOTERO_ITEM CSL_CITATION {"citationID":"2ab8abal42","properties":{"formattedCitation":"[25]","plainCitation":"[25]"},"citationItems":[{"id":50,"uris":["http://zotero.org/users/1768300/items/963I99B6"],"uri":["http://zotero.org/users/1768300/items/963I99B6"],"itemData":{"id":50,"type":"article-journal","title":"Studying software engineers: Data collection techniques for software field studies","container-title":"Empirical software engineering","page":"311–341","volume":"10","issue":"3","source":"Google Scholar","shortTitle":"Studying software engineers","author":[{"family":"Lethbridge","given":"Timothy C."},{"family":"Sim","given":"Susan Elliott"},{"family":"Singer","given":"Janice"}],"issued":{"date-parts":[["2005"]]}}}],"schema":"https://github.com/citation-style-language/schema/raw/master/csl-citation.json"} </w:instrText>
      </w:r>
      <w:r w:rsidR="007B57F3" w:rsidRPr="00A83A7B">
        <w:rPr>
          <w:rFonts w:ascii="Times New Roman" w:hAnsi="Times New Roman" w:cs="Times New Roman"/>
          <w:color w:val="353535"/>
        </w:rPr>
        <w:fldChar w:fldCharType="separate"/>
      </w:r>
      <w:r w:rsidR="007B57F3" w:rsidRPr="00A83A7B">
        <w:rPr>
          <w:rFonts w:ascii="Times New Roman" w:hAnsi="Times New Roman" w:cs="Times New Roman"/>
        </w:rPr>
        <w:t>[25]</w:t>
      </w:r>
      <w:r w:rsidR="007B57F3" w:rsidRPr="00A83A7B">
        <w:rPr>
          <w:rFonts w:ascii="Times New Roman" w:hAnsi="Times New Roman" w:cs="Times New Roman"/>
          <w:color w:val="353535"/>
        </w:rPr>
        <w:fldChar w:fldCharType="end"/>
      </w:r>
      <w:r w:rsidR="00405596" w:rsidRPr="00A83A7B">
        <w:rPr>
          <w:rFonts w:ascii="Times New Roman" w:hAnsi="Times New Roman" w:cs="Times New Roman"/>
          <w:color w:val="353535"/>
        </w:rPr>
        <w:t xml:space="preserve">. In our case we plan to involve both open-ended questions and close ended questions. We are planning to use </w:t>
      </w:r>
      <w:r w:rsidR="0062053D" w:rsidRPr="00A83A7B">
        <w:rPr>
          <w:rFonts w:ascii="Times New Roman" w:hAnsi="Times New Roman" w:cs="Times New Roman"/>
          <w:color w:val="353535"/>
        </w:rPr>
        <w:t>snowball sampling which means</w:t>
      </w:r>
      <w:r w:rsidR="00405596" w:rsidRPr="00A83A7B">
        <w:rPr>
          <w:rFonts w:ascii="Times New Roman" w:hAnsi="Times New Roman" w:cs="Times New Roman"/>
          <w:color w:val="353535"/>
        </w:rPr>
        <w:t xml:space="preserve"> reaching </w:t>
      </w:r>
      <w:r w:rsidR="0062053D" w:rsidRPr="00A83A7B">
        <w:rPr>
          <w:rFonts w:ascii="Times New Roman" w:hAnsi="Times New Roman" w:cs="Times New Roman"/>
          <w:color w:val="353535"/>
        </w:rPr>
        <w:t xml:space="preserve">the </w:t>
      </w:r>
      <w:r w:rsidR="00405596" w:rsidRPr="00A83A7B">
        <w:rPr>
          <w:rFonts w:ascii="Times New Roman" w:hAnsi="Times New Roman" w:cs="Times New Roman"/>
          <w:color w:val="353535"/>
        </w:rPr>
        <w:t>population that are hard to find through the process of connections. Convenience sampling help</w:t>
      </w:r>
      <w:r w:rsidR="0062053D" w:rsidRPr="00A83A7B">
        <w:rPr>
          <w:rFonts w:ascii="Times New Roman" w:hAnsi="Times New Roman" w:cs="Times New Roman"/>
          <w:color w:val="353535"/>
        </w:rPr>
        <w:t>s</w:t>
      </w:r>
      <w:r w:rsidR="00405596" w:rsidRPr="00A83A7B">
        <w:rPr>
          <w:rFonts w:ascii="Times New Roman" w:hAnsi="Times New Roman" w:cs="Times New Roman"/>
          <w:color w:val="353535"/>
        </w:rPr>
        <w:t xml:space="preserve"> to find a few people that are working in the relevant topic can be contacted with </w:t>
      </w:r>
      <w:r w:rsidR="00405596" w:rsidRPr="00A83A7B">
        <w:rPr>
          <w:rFonts w:ascii="Times New Roman" w:hAnsi="Times New Roman" w:cs="Times New Roman"/>
          <w:color w:val="353535"/>
        </w:rPr>
        <w:lastRenderedPageBreak/>
        <w:t>the help of few contacts we have. Electronic forms are also used to collect data from the research question 2. The data analysis is made by applying the statistical analysis techniques</w:t>
      </w:r>
      <w:r w:rsidR="007B57F3" w:rsidRPr="00A83A7B">
        <w:rPr>
          <w:rFonts w:ascii="Times New Roman" w:hAnsi="Times New Roman" w:cs="Times New Roman"/>
          <w:color w:val="353535"/>
        </w:rPr>
        <w:t xml:space="preserve"> </w:t>
      </w:r>
      <w:r w:rsidR="007B57F3" w:rsidRPr="00A83A7B">
        <w:rPr>
          <w:rFonts w:ascii="Times New Roman" w:hAnsi="Times New Roman" w:cs="Times New Roman"/>
          <w:color w:val="353535"/>
        </w:rPr>
        <w:fldChar w:fldCharType="begin"/>
      </w:r>
      <w:r w:rsidR="007B57F3" w:rsidRPr="00A83A7B">
        <w:rPr>
          <w:rFonts w:ascii="Times New Roman" w:hAnsi="Times New Roman" w:cs="Times New Roman"/>
          <w:color w:val="353535"/>
        </w:rPr>
        <w:instrText xml:space="preserve"> ADDIN ZOTERO_ITEM CSL_CITATION {"citationID":"9h6gme7tf","properties":{"formattedCitation":"[26]","plainCitation":"[26]"},"citationItems":[{"id":221,"uris":["http://zotero.org/users/1768300/items/TVEQGFB6"],"uri":["http://zotero.org/users/1768300/items/TVEQGFB6"],"itemData":{"id":221,"type":"book","title":"Research design: Qualitative, quantitative, and mixed methods approaches","publisher":"Sage publications","source":"Google Scholar","URL":"https://books.google.co.in/books?hl=en&amp;lr=&amp;id=EbogAQAAQBAJ&amp;oi=fnd&amp;pg=PR1&amp;dq=Research+design:&amp;ots=cacSpVOAAb&amp;sig=FRasdPHOvpTKh0zM2bqo3sw_jpE","shortTitle":"Research design","author":[{"family":"Creswell","given":"John W."}],"issued":{"date-parts":[["2013"]]},"accessed":{"date-parts":[["2015",4,4]]}}}],"schema":"https://github.com/citation-style-language/schema/raw/master/csl-citation.json"} </w:instrText>
      </w:r>
      <w:r w:rsidR="007B57F3" w:rsidRPr="00A83A7B">
        <w:rPr>
          <w:rFonts w:ascii="Times New Roman" w:hAnsi="Times New Roman" w:cs="Times New Roman"/>
          <w:color w:val="353535"/>
        </w:rPr>
        <w:fldChar w:fldCharType="separate"/>
      </w:r>
      <w:r w:rsidR="007B57F3" w:rsidRPr="00A83A7B">
        <w:rPr>
          <w:rFonts w:ascii="Times New Roman" w:hAnsi="Times New Roman" w:cs="Times New Roman"/>
        </w:rPr>
        <w:t>[26]</w:t>
      </w:r>
      <w:r w:rsidR="007B57F3" w:rsidRPr="00A83A7B">
        <w:rPr>
          <w:rFonts w:ascii="Times New Roman" w:hAnsi="Times New Roman" w:cs="Times New Roman"/>
          <w:color w:val="353535"/>
        </w:rPr>
        <w:fldChar w:fldCharType="end"/>
      </w:r>
      <w:r w:rsidR="00405596" w:rsidRPr="00A83A7B">
        <w:rPr>
          <w:rFonts w:ascii="Times New Roman" w:hAnsi="Times New Roman" w:cs="Times New Roman"/>
          <w:color w:val="353535"/>
        </w:rPr>
        <w:t xml:space="preserve"> to identify from the formulated research questions where the focus is needed while implementing testing tools. </w:t>
      </w:r>
    </w:p>
    <w:p w14:paraId="6074BF1E" w14:textId="77777777" w:rsidR="0076234E" w:rsidRDefault="00405596" w:rsidP="0076234E">
      <w:pPr>
        <w:pStyle w:val="ListParagraph"/>
        <w:widowControl w:val="0"/>
        <w:numPr>
          <w:ilvl w:val="0"/>
          <w:numId w:val="26"/>
        </w:numPr>
        <w:autoSpaceDE w:val="0"/>
        <w:autoSpaceDN w:val="0"/>
        <w:adjustRightInd w:val="0"/>
        <w:spacing w:after="240"/>
        <w:jc w:val="both"/>
        <w:rPr>
          <w:rFonts w:ascii="Times New Roman" w:hAnsi="Times New Roman" w:cs="Times New Roman"/>
          <w:color w:val="353535"/>
        </w:rPr>
      </w:pPr>
      <w:r w:rsidRPr="0076234E">
        <w:rPr>
          <w:rFonts w:ascii="Times New Roman" w:hAnsi="Times New Roman" w:cs="Times New Roman"/>
          <w:b/>
          <w:color w:val="353535"/>
        </w:rPr>
        <w:t>Choosing Other methods:</w:t>
      </w:r>
      <w:r w:rsidRPr="0076234E">
        <w:rPr>
          <w:rFonts w:ascii="Times New Roman" w:hAnsi="Times New Roman" w:cs="Times New Roman"/>
          <w:color w:val="353535"/>
        </w:rPr>
        <w:t xml:space="preserve"> </w:t>
      </w:r>
    </w:p>
    <w:p w14:paraId="17575A81" w14:textId="6C3E7E9A" w:rsidR="000B20C8" w:rsidRPr="0076234E" w:rsidRDefault="00405596" w:rsidP="0076234E">
      <w:pPr>
        <w:pStyle w:val="ListParagraph"/>
        <w:widowControl w:val="0"/>
        <w:autoSpaceDE w:val="0"/>
        <w:autoSpaceDN w:val="0"/>
        <w:adjustRightInd w:val="0"/>
        <w:spacing w:after="240"/>
        <w:ind w:left="0"/>
        <w:jc w:val="both"/>
        <w:rPr>
          <w:rFonts w:ascii="Times New Roman" w:hAnsi="Times New Roman" w:cs="Times New Roman"/>
          <w:color w:val="353535"/>
        </w:rPr>
      </w:pPr>
      <w:r w:rsidRPr="0076234E">
        <w:rPr>
          <w:rFonts w:ascii="Times New Roman" w:hAnsi="Times New Roman" w:cs="Times New Roman"/>
          <w:color w:val="353535"/>
        </w:rPr>
        <w:t>Although interviews and case study can also be conducted in our case</w:t>
      </w:r>
      <w:r w:rsidR="007B57F3" w:rsidRPr="0076234E">
        <w:rPr>
          <w:rFonts w:ascii="Times New Roman" w:hAnsi="Times New Roman" w:cs="Times New Roman"/>
          <w:color w:val="353535"/>
        </w:rPr>
        <w:fldChar w:fldCharType="begin"/>
      </w:r>
      <w:r w:rsidR="007B57F3" w:rsidRPr="0076234E">
        <w:rPr>
          <w:rFonts w:ascii="Times New Roman" w:hAnsi="Times New Roman" w:cs="Times New Roman"/>
          <w:color w:val="353535"/>
        </w:rPr>
        <w:instrText xml:space="preserve"> ADDIN ZOTERO_ITEM CSL_CITATION {"citationID":"1puouiu0ub","properties":{"formattedCitation":"[27]","plainCitation":"[27]"},"citationItems":[{"id":144,"uris":["http://zotero.org/users/1768300/items/KC5V54G2"],"uri":["http://zotero.org/users/1768300/items/KC5V54G2"],"itemData":{"id":144,"type":"article-journal","title":"Using interviews as research instruments","container-title":"E-journal for Research Teachers","volume":"2","issue":"1","source":"Google Scholar","URL":"http://hsmi.psu.ac.th/upload/forum/Annabelinterviewguide.pdf","author":[{"family":"Kajornboon","given":"Annabel Bhamani"}],"issued":{"date-parts":[["2005"]]},"accessed":{"date-parts":[["2015",2,6]]}}}],"schema":"https://github.com/citation-style-language/schema/raw/master/csl-citation.json"} </w:instrText>
      </w:r>
      <w:r w:rsidR="007B57F3" w:rsidRPr="0076234E">
        <w:rPr>
          <w:rFonts w:ascii="Times New Roman" w:hAnsi="Times New Roman" w:cs="Times New Roman"/>
          <w:color w:val="353535"/>
        </w:rPr>
        <w:fldChar w:fldCharType="separate"/>
      </w:r>
      <w:r w:rsidR="007B57F3" w:rsidRPr="0076234E">
        <w:rPr>
          <w:rFonts w:ascii="Times New Roman" w:hAnsi="Times New Roman" w:cs="Times New Roman"/>
        </w:rPr>
        <w:t>[27]</w:t>
      </w:r>
      <w:r w:rsidR="007B57F3" w:rsidRPr="0076234E">
        <w:rPr>
          <w:rFonts w:ascii="Times New Roman" w:hAnsi="Times New Roman" w:cs="Times New Roman"/>
          <w:color w:val="353535"/>
        </w:rPr>
        <w:fldChar w:fldCharType="end"/>
      </w:r>
      <w:r w:rsidRPr="0076234E">
        <w:rPr>
          <w:rFonts w:ascii="Times New Roman" w:hAnsi="Times New Roman" w:cs="Times New Roman"/>
          <w:color w:val="353535"/>
        </w:rPr>
        <w:t xml:space="preserve">. We can </w:t>
      </w:r>
      <w:r w:rsidR="0062053D" w:rsidRPr="0076234E">
        <w:rPr>
          <w:rFonts w:ascii="Times New Roman" w:hAnsi="Times New Roman" w:cs="Times New Roman"/>
          <w:color w:val="353535"/>
        </w:rPr>
        <w:t>conduct a semi-</w:t>
      </w:r>
      <w:r w:rsidRPr="0076234E">
        <w:rPr>
          <w:rFonts w:ascii="Times New Roman" w:hAnsi="Times New Roman" w:cs="Times New Roman"/>
          <w:color w:val="353535"/>
        </w:rPr>
        <w:t xml:space="preserve">structured </w:t>
      </w:r>
      <w:r w:rsidR="0062053D" w:rsidRPr="0076234E">
        <w:rPr>
          <w:rFonts w:ascii="Times New Roman" w:hAnsi="Times New Roman" w:cs="Times New Roman"/>
          <w:color w:val="353535"/>
        </w:rPr>
        <w:t>interview. The Semi-</w:t>
      </w:r>
      <w:r w:rsidRPr="0076234E">
        <w:rPr>
          <w:rFonts w:ascii="Times New Roman" w:hAnsi="Times New Roman" w:cs="Times New Roman"/>
          <w:color w:val="353535"/>
        </w:rPr>
        <w:t>structured interview is one of the type of interview where the respondent is freely able to talk as long as the subject is relevant to th</w:t>
      </w:r>
      <w:r w:rsidR="007B57F3" w:rsidRPr="0076234E">
        <w:rPr>
          <w:rFonts w:ascii="Times New Roman" w:hAnsi="Times New Roman" w:cs="Times New Roman"/>
          <w:color w:val="353535"/>
        </w:rPr>
        <w:t xml:space="preserve">e topic </w:t>
      </w:r>
      <w:r w:rsidR="007B57F3" w:rsidRPr="0076234E">
        <w:rPr>
          <w:rFonts w:ascii="Times New Roman" w:hAnsi="Times New Roman" w:cs="Times New Roman"/>
          <w:color w:val="353535"/>
        </w:rPr>
        <w:fldChar w:fldCharType="begin"/>
      </w:r>
      <w:r w:rsidR="007B57F3" w:rsidRPr="0076234E">
        <w:rPr>
          <w:rFonts w:ascii="Times New Roman" w:hAnsi="Times New Roman" w:cs="Times New Roman"/>
          <w:color w:val="353535"/>
        </w:rPr>
        <w:instrText xml:space="preserve"> ADDIN ZOTERO_ITEM CSL_CITATION {"citationID":"1a68lbhkn2","properties":{"formattedCitation":"[28]","plainCitation":"[28]"},"citationItems":[{"id":216,"uris":["http://zotero.org/users/1768300/items/THQCIUEG"],"uri":["http://zotero.org/users/1768300/items/THQCIUEG"],"itemData":{"id":216,"type":"book","title":"Experimentation in software engineering","publisher":"Springer","source":"Google Scholar","URL":"http://www.google.com/books?hl=sv&amp;lr=&amp;id=QPVsM1_U8nkC&amp;oi=fnd&amp;pg=PR5&amp;dq=experimentation+in+software+engineering&amp;ots=GNv0ubjQyp&amp;sig=SsMQSRCjRdeLLcu9985TUbvNMow","author":[{"family":"Wohlin","given":"Claes"},{"family":"Runeson","given":"Per"},{"family":"Höst","given":"Martin"},{"family":"Ohlsson","given":"Magnus C."},{"family":"Regnell","given":"Björn"},{"family":"Wesslén","given":"Anders"}],"issued":{"date-parts":[["2012"]]},"accessed":{"date-parts":[["2015",1,8]],"season":"T19:44:20Z"}}}],"schema":"https://github.com/citation-style-language/schema/raw/master/csl-citation.json"} </w:instrText>
      </w:r>
      <w:r w:rsidR="007B57F3" w:rsidRPr="0076234E">
        <w:rPr>
          <w:rFonts w:ascii="Times New Roman" w:hAnsi="Times New Roman" w:cs="Times New Roman"/>
          <w:color w:val="353535"/>
        </w:rPr>
        <w:fldChar w:fldCharType="separate"/>
      </w:r>
      <w:r w:rsidR="007B57F3" w:rsidRPr="0076234E">
        <w:rPr>
          <w:rFonts w:ascii="Times New Roman" w:hAnsi="Times New Roman" w:cs="Times New Roman"/>
        </w:rPr>
        <w:t>[28]</w:t>
      </w:r>
      <w:r w:rsidR="007B57F3" w:rsidRPr="0076234E">
        <w:rPr>
          <w:rFonts w:ascii="Times New Roman" w:hAnsi="Times New Roman" w:cs="Times New Roman"/>
          <w:color w:val="353535"/>
        </w:rPr>
        <w:fldChar w:fldCharType="end"/>
      </w:r>
      <w:r w:rsidRPr="0076234E">
        <w:rPr>
          <w:rFonts w:ascii="Times New Roman" w:hAnsi="Times New Roman" w:cs="Times New Roman"/>
          <w:color w:val="353535"/>
        </w:rPr>
        <w:t>. It is also an effective way of communication which involve both verbal and non verbal communication while gathering information. We use survey over interview because it is cost effective and efficient and easy to compil</w:t>
      </w:r>
      <w:r w:rsidR="0062053D" w:rsidRPr="0076234E">
        <w:rPr>
          <w:rFonts w:ascii="Times New Roman" w:hAnsi="Times New Roman" w:cs="Times New Roman"/>
          <w:color w:val="353535"/>
        </w:rPr>
        <w:t>e data. Case study help to consider</w:t>
      </w:r>
      <w:r w:rsidRPr="0076234E">
        <w:rPr>
          <w:rFonts w:ascii="Times New Roman" w:hAnsi="Times New Roman" w:cs="Times New Roman"/>
          <w:color w:val="353535"/>
        </w:rPr>
        <w:t xml:space="preserve"> the group and the individual within the group. Case studies are useful to gather both qualitative and quantitative data</w:t>
      </w:r>
      <w:r w:rsidR="007B57F3" w:rsidRPr="0076234E">
        <w:rPr>
          <w:rFonts w:ascii="Times New Roman" w:hAnsi="Times New Roman" w:cs="Times New Roman"/>
          <w:color w:val="353535"/>
        </w:rPr>
        <w:fldChar w:fldCharType="begin"/>
      </w:r>
      <w:r w:rsidR="007B57F3" w:rsidRPr="0076234E">
        <w:rPr>
          <w:rFonts w:ascii="Times New Roman" w:hAnsi="Times New Roman" w:cs="Times New Roman"/>
          <w:color w:val="353535"/>
        </w:rPr>
        <w:instrText xml:space="preserve"> ADDIN ZOTERO_ITEM CSL_CITATION {"citationID":"k8hvs3mgm","properties":{"formattedCitation":"[29]","plainCitation":"[29]"},"citationItems":[{"id":230,"uris":["http://zotero.org/users/1768300/items/UK87H77Z"],"uri":["http://zotero.org/users/1768300/items/UK87H77Z"],"itemData":{"id":230,"type":"paper-conference","title":"Case-based learning algorithms","container-title":"Proceedings of the 1991 DARPA Case-Based Reasoning Workshop","page":"147–158","volume":"1","source":"Google Scholar","URL":"https://www.cs.auckland.ac.nz/~ian/CBR/8-30%20Aha-Kibler-Albert-91.pdf","author":[{"family":"Aha","given":"David W."}],"issued":{"date-parts":[["1991"]]},"accessed":{"date-parts":[["2014",12,1]]}}}],"schema":"https://github.com/citation-style-language/schema/raw/master/csl-citation.json"} </w:instrText>
      </w:r>
      <w:r w:rsidR="007B57F3" w:rsidRPr="0076234E">
        <w:rPr>
          <w:rFonts w:ascii="Times New Roman" w:hAnsi="Times New Roman" w:cs="Times New Roman"/>
          <w:color w:val="353535"/>
        </w:rPr>
        <w:fldChar w:fldCharType="separate"/>
      </w:r>
      <w:r w:rsidR="007B57F3" w:rsidRPr="0076234E">
        <w:rPr>
          <w:rFonts w:ascii="Times New Roman" w:hAnsi="Times New Roman" w:cs="Times New Roman"/>
        </w:rPr>
        <w:t>[29]</w:t>
      </w:r>
      <w:r w:rsidR="007B57F3" w:rsidRPr="0076234E">
        <w:rPr>
          <w:rFonts w:ascii="Times New Roman" w:hAnsi="Times New Roman" w:cs="Times New Roman"/>
          <w:color w:val="353535"/>
        </w:rPr>
        <w:fldChar w:fldCharType="end"/>
      </w:r>
      <w:r w:rsidR="0062053D" w:rsidRPr="0076234E">
        <w:rPr>
          <w:rFonts w:ascii="Times New Roman" w:hAnsi="Times New Roman" w:cs="Times New Roman"/>
          <w:color w:val="353535"/>
        </w:rPr>
        <w:t xml:space="preserve">. Currently, </w:t>
      </w:r>
      <w:r w:rsidRPr="0076234E">
        <w:rPr>
          <w:rFonts w:ascii="Times New Roman" w:hAnsi="Times New Roman" w:cs="Times New Roman"/>
          <w:color w:val="353535"/>
        </w:rPr>
        <w:t>we are not in contact with the software industries to identify the connections and establish a protocol to implement it can be possible when we start our project but as of now we do not have any connections.  We are not sure</w:t>
      </w:r>
      <w:r w:rsidR="0062053D" w:rsidRPr="0076234E">
        <w:rPr>
          <w:rFonts w:ascii="Times New Roman" w:hAnsi="Times New Roman" w:cs="Times New Roman"/>
          <w:color w:val="353535"/>
        </w:rPr>
        <w:t>,</w:t>
      </w:r>
      <w:r w:rsidRPr="0076234E">
        <w:rPr>
          <w:rFonts w:ascii="Times New Roman" w:hAnsi="Times New Roman" w:cs="Times New Roman"/>
          <w:color w:val="353535"/>
        </w:rPr>
        <w:t xml:space="preserve"> so we are not enclosing any further information related to case studies at this moment.  Experiment is also a close study within the industry w</w:t>
      </w:r>
      <w:r w:rsidR="0062053D" w:rsidRPr="0076234E">
        <w:rPr>
          <w:rFonts w:ascii="Times New Roman" w:hAnsi="Times New Roman" w:cs="Times New Roman"/>
          <w:color w:val="353535"/>
        </w:rPr>
        <w:t xml:space="preserve">here the independent variable is </w:t>
      </w:r>
      <w:r w:rsidR="00D32D44" w:rsidRPr="0076234E">
        <w:rPr>
          <w:rFonts w:ascii="Times New Roman" w:hAnsi="Times New Roman" w:cs="Times New Roman"/>
          <w:color w:val="353535"/>
        </w:rPr>
        <w:t>manipulated</w:t>
      </w:r>
      <w:r w:rsidRPr="0076234E">
        <w:rPr>
          <w:rFonts w:ascii="Times New Roman" w:hAnsi="Times New Roman" w:cs="Times New Roman"/>
          <w:color w:val="353535"/>
        </w:rPr>
        <w:t xml:space="preserve"> and the dependent variable is measured. IT involves control variables as our connections with industry is poor</w:t>
      </w:r>
      <w:r w:rsidR="00F70DEA">
        <w:rPr>
          <w:rFonts w:ascii="Times New Roman" w:hAnsi="Times New Roman" w:cs="Times New Roman"/>
          <w:color w:val="353535"/>
        </w:rPr>
        <w:t xml:space="preserve"> to evaluate the control variables</w:t>
      </w:r>
      <w:r w:rsidRPr="0076234E">
        <w:rPr>
          <w:rFonts w:ascii="Times New Roman" w:hAnsi="Times New Roman" w:cs="Times New Roman"/>
          <w:color w:val="353535"/>
        </w:rPr>
        <w:t xml:space="preserve"> so, we limi</w:t>
      </w:r>
      <w:r w:rsidR="00F05AF0" w:rsidRPr="0076234E">
        <w:rPr>
          <w:rFonts w:ascii="Times New Roman" w:hAnsi="Times New Roman" w:cs="Times New Roman"/>
          <w:color w:val="353535"/>
        </w:rPr>
        <w:t xml:space="preserve">ted our option to </w:t>
      </w:r>
      <w:r w:rsidRPr="0076234E">
        <w:rPr>
          <w:rFonts w:ascii="Times New Roman" w:hAnsi="Times New Roman" w:cs="Times New Roman"/>
          <w:color w:val="353535"/>
        </w:rPr>
        <w:t>survey.</w:t>
      </w:r>
    </w:p>
    <w:p w14:paraId="755A66EA" w14:textId="2A3E531E" w:rsidR="00882A56" w:rsidRPr="00A83A7B" w:rsidRDefault="00882A56" w:rsidP="004F4A7B">
      <w:pPr>
        <w:pStyle w:val="Heading1"/>
        <w:numPr>
          <w:ilvl w:val="0"/>
          <w:numId w:val="13"/>
        </w:numPr>
        <w:rPr>
          <w:rFonts w:ascii="Times New Roman" w:hAnsi="Times New Roman" w:cs="Times New Roman"/>
          <w:sz w:val="32"/>
          <w:szCs w:val="32"/>
        </w:rPr>
      </w:pPr>
      <w:r w:rsidRPr="00A83A7B">
        <w:rPr>
          <w:rFonts w:ascii="Times New Roman" w:hAnsi="Times New Roman" w:cs="Times New Roman"/>
          <w:sz w:val="32"/>
          <w:szCs w:val="32"/>
        </w:rPr>
        <w:t xml:space="preserve">Expected outcomes </w:t>
      </w:r>
    </w:p>
    <w:p w14:paraId="45B726E8" w14:textId="612A173B" w:rsidR="004C2A9F" w:rsidRPr="00A83A7B" w:rsidRDefault="008501E5" w:rsidP="007A62C0">
      <w:pPr>
        <w:jc w:val="both"/>
        <w:rPr>
          <w:rFonts w:ascii="Times New Roman" w:hAnsi="Times New Roman" w:cs="Times New Roman"/>
        </w:rPr>
      </w:pPr>
      <w:r w:rsidRPr="00A83A7B">
        <w:rPr>
          <w:rFonts w:ascii="Times New Roman" w:hAnsi="Times New Roman" w:cs="Times New Roman"/>
        </w:rPr>
        <w:t xml:space="preserve">The expected outcomes </w:t>
      </w:r>
      <w:r w:rsidR="009823F6" w:rsidRPr="00A83A7B">
        <w:rPr>
          <w:rFonts w:ascii="Times New Roman" w:hAnsi="Times New Roman" w:cs="Times New Roman"/>
        </w:rPr>
        <w:t xml:space="preserve">for the research questions identified for agile in </w:t>
      </w:r>
      <w:r w:rsidR="0062053D" w:rsidRPr="00A83A7B">
        <w:rPr>
          <w:rFonts w:ascii="Times New Roman" w:hAnsi="Times New Roman" w:cs="Times New Roman"/>
        </w:rPr>
        <w:t xml:space="preserve">the </w:t>
      </w:r>
      <w:r w:rsidR="009823F6" w:rsidRPr="00A83A7B">
        <w:rPr>
          <w:rFonts w:ascii="Times New Roman" w:hAnsi="Times New Roman" w:cs="Times New Roman"/>
        </w:rPr>
        <w:t xml:space="preserve">context of software testing are as follows. </w:t>
      </w:r>
    </w:p>
    <w:p w14:paraId="258AE4C5" w14:textId="6C1F7FDD" w:rsidR="00225C28" w:rsidRPr="00A83A7B" w:rsidRDefault="009823F6" w:rsidP="007A62C0">
      <w:pPr>
        <w:pStyle w:val="ListParagraph"/>
        <w:numPr>
          <w:ilvl w:val="0"/>
          <w:numId w:val="19"/>
        </w:numPr>
        <w:jc w:val="both"/>
        <w:rPr>
          <w:rFonts w:ascii="Times New Roman" w:hAnsi="Times New Roman" w:cs="Times New Roman"/>
        </w:rPr>
      </w:pPr>
      <w:r w:rsidRPr="00A83A7B">
        <w:rPr>
          <w:rFonts w:ascii="Times New Roman" w:hAnsi="Times New Roman" w:cs="Times New Roman"/>
        </w:rPr>
        <w:t xml:space="preserve">For research </w:t>
      </w:r>
      <w:r w:rsidR="00243D0C" w:rsidRPr="00A83A7B">
        <w:rPr>
          <w:rFonts w:ascii="Times New Roman" w:hAnsi="Times New Roman" w:cs="Times New Roman"/>
        </w:rPr>
        <w:t>question 1 we determine</w:t>
      </w:r>
      <w:r w:rsidRPr="00A83A7B">
        <w:rPr>
          <w:rFonts w:ascii="Times New Roman" w:hAnsi="Times New Roman" w:cs="Times New Roman"/>
        </w:rPr>
        <w:t xml:space="preserve"> what problems being addressed while </w:t>
      </w:r>
      <w:r w:rsidR="00816F6D" w:rsidRPr="00A83A7B">
        <w:rPr>
          <w:rFonts w:ascii="Times New Roman" w:hAnsi="Times New Roman" w:cs="Times New Roman"/>
        </w:rPr>
        <w:t>using the agile test practices then later a framework can be generated by following systematic mapping displaying problems addressed with benefits of types of testing. Then a tangible outcome can be represented showing the problem addressed by specific tools with corresponding benefits.</w:t>
      </w:r>
    </w:p>
    <w:p w14:paraId="53E48132" w14:textId="0F7926AB" w:rsidR="009823F6" w:rsidRPr="00A83A7B" w:rsidRDefault="00225C28" w:rsidP="007A62C0">
      <w:pPr>
        <w:pStyle w:val="ListParagraph"/>
        <w:numPr>
          <w:ilvl w:val="0"/>
          <w:numId w:val="19"/>
        </w:numPr>
        <w:jc w:val="both"/>
        <w:rPr>
          <w:rFonts w:ascii="Times New Roman" w:hAnsi="Times New Roman" w:cs="Times New Roman"/>
        </w:rPr>
      </w:pPr>
      <w:r w:rsidRPr="00A83A7B">
        <w:rPr>
          <w:rFonts w:ascii="Times New Roman" w:hAnsi="Times New Roman" w:cs="Times New Roman"/>
        </w:rPr>
        <w:t>Research question 2 enables to give data on what type of test tools are used during agil</w:t>
      </w:r>
      <w:r w:rsidR="00810B7E" w:rsidRPr="00A83A7B">
        <w:rPr>
          <w:rFonts w:ascii="Times New Roman" w:hAnsi="Times New Roman" w:cs="Times New Roman"/>
        </w:rPr>
        <w:t xml:space="preserve">e testing this helps to identify </w:t>
      </w:r>
      <w:r w:rsidRPr="00A83A7B">
        <w:rPr>
          <w:rFonts w:ascii="Times New Roman" w:hAnsi="Times New Roman" w:cs="Times New Roman"/>
        </w:rPr>
        <w:t>where the test tools need more support to increase the agile software development effort while testing.</w:t>
      </w:r>
      <w:r w:rsidR="00816F6D" w:rsidRPr="00A83A7B">
        <w:rPr>
          <w:rFonts w:ascii="Times New Roman" w:hAnsi="Times New Roman" w:cs="Times New Roman"/>
        </w:rPr>
        <w:t xml:space="preserve"> Our motivation is to provi</w:t>
      </w:r>
      <w:r w:rsidR="00050D99" w:rsidRPr="00A83A7B">
        <w:rPr>
          <w:rFonts w:ascii="Times New Roman" w:hAnsi="Times New Roman" w:cs="Times New Roman"/>
        </w:rPr>
        <w:t>de a tangible outcome showing</w:t>
      </w:r>
      <w:r w:rsidR="00816F6D" w:rsidRPr="00A83A7B">
        <w:rPr>
          <w:rFonts w:ascii="Times New Roman" w:hAnsi="Times New Roman" w:cs="Times New Roman"/>
        </w:rPr>
        <w:t xml:space="preserve"> w</w:t>
      </w:r>
      <w:bookmarkStart w:id="0" w:name="_GoBack"/>
      <w:bookmarkEnd w:id="0"/>
      <w:r w:rsidR="00816F6D" w:rsidRPr="00A83A7B">
        <w:rPr>
          <w:rFonts w:ascii="Times New Roman" w:hAnsi="Times New Roman" w:cs="Times New Roman"/>
        </w:rPr>
        <w:t>hich tools are existing in the language</w:t>
      </w:r>
      <w:r w:rsidR="00243D0C" w:rsidRPr="00A83A7B">
        <w:rPr>
          <w:rFonts w:ascii="Times New Roman" w:hAnsi="Times New Roman" w:cs="Times New Roman"/>
        </w:rPr>
        <w:t>,</w:t>
      </w:r>
      <w:r w:rsidR="00816F6D" w:rsidRPr="00A83A7B">
        <w:rPr>
          <w:rFonts w:ascii="Times New Roman" w:hAnsi="Times New Roman" w:cs="Times New Roman"/>
        </w:rPr>
        <w:t xml:space="preserve"> and that</w:t>
      </w:r>
      <w:r w:rsidR="00810B7E" w:rsidRPr="00A83A7B">
        <w:rPr>
          <w:rFonts w:ascii="Times New Roman" w:hAnsi="Times New Roman" w:cs="Times New Roman"/>
        </w:rPr>
        <w:t xml:space="preserve"> </w:t>
      </w:r>
      <w:r w:rsidR="00050D99" w:rsidRPr="00A83A7B">
        <w:rPr>
          <w:rFonts w:ascii="Times New Roman" w:hAnsi="Times New Roman" w:cs="Times New Roman"/>
        </w:rPr>
        <w:t>need more focus on further tools support needed. Outcomes of Research question 2 can be changed based on ur motivation to reduce the scope during project implementation so, only very generic expected outcome is being addressed here.</w:t>
      </w:r>
      <w:r w:rsidR="009823F6" w:rsidRPr="00A83A7B">
        <w:rPr>
          <w:rFonts w:ascii="Times New Roman" w:hAnsi="Times New Roman" w:cs="Times New Roman"/>
        </w:rPr>
        <w:t xml:space="preserve"> </w:t>
      </w:r>
    </w:p>
    <w:p w14:paraId="282B0DC1" w14:textId="77777777" w:rsidR="00882A56" w:rsidRPr="00A83A7B" w:rsidRDefault="00882A56" w:rsidP="003034E4">
      <w:pPr>
        <w:pStyle w:val="Heading1"/>
        <w:numPr>
          <w:ilvl w:val="0"/>
          <w:numId w:val="13"/>
        </w:numPr>
        <w:rPr>
          <w:rFonts w:ascii="Times New Roman" w:hAnsi="Times New Roman" w:cs="Times New Roman"/>
          <w:sz w:val="32"/>
          <w:szCs w:val="32"/>
        </w:rPr>
      </w:pPr>
      <w:r w:rsidRPr="00A83A7B">
        <w:rPr>
          <w:rFonts w:ascii="Times New Roman" w:hAnsi="Times New Roman" w:cs="Times New Roman"/>
          <w:sz w:val="32"/>
          <w:szCs w:val="32"/>
        </w:rPr>
        <w:t xml:space="preserve">Time and activity plan </w:t>
      </w:r>
    </w:p>
    <w:p w14:paraId="176642DA" w14:textId="218B4357" w:rsidR="007451D1" w:rsidRPr="00A83A7B" w:rsidRDefault="007451D1" w:rsidP="008E7F44">
      <w:pPr>
        <w:widowControl w:val="0"/>
        <w:autoSpaceDE w:val="0"/>
        <w:autoSpaceDN w:val="0"/>
        <w:adjustRightInd w:val="0"/>
        <w:spacing w:after="240"/>
        <w:rPr>
          <w:rFonts w:ascii="Times New Roman" w:hAnsi="Times New Roman" w:cs="Times New Roman"/>
        </w:rPr>
      </w:pPr>
      <w:r w:rsidRPr="00A83A7B">
        <w:rPr>
          <w:rFonts w:ascii="Times New Roman" w:hAnsi="Times New Roman" w:cs="Times New Roman"/>
        </w:rPr>
        <w:t>The time plan for our activity throughout the course is as follow:</w:t>
      </w:r>
      <w:r w:rsidRPr="00A83A7B">
        <w:rPr>
          <w:rFonts w:ascii="MS Mincho" w:eastAsia="MS Mincho" w:hAnsi="MS Mincho" w:cs="MS Mincho"/>
        </w:rPr>
        <w:t> </w:t>
      </w:r>
      <w:r w:rsidRPr="00A83A7B">
        <w:rPr>
          <w:rFonts w:ascii="Times New Roman" w:hAnsi="Times New Roman" w:cs="Times New Roman"/>
        </w:rPr>
        <w:t xml:space="preserve">Work done by: </w:t>
      </w:r>
      <w:proofErr w:type="spellStart"/>
      <w:r w:rsidRPr="00A83A7B">
        <w:rPr>
          <w:rFonts w:ascii="Times New Roman" w:hAnsi="Times New Roman" w:cs="Times New Roman"/>
        </w:rPr>
        <w:t>Kavya</w:t>
      </w:r>
      <w:proofErr w:type="spellEnd"/>
      <w:r w:rsidRPr="00A83A7B">
        <w:rPr>
          <w:rFonts w:ascii="Times New Roman" w:hAnsi="Times New Roman" w:cs="Times New Roman"/>
        </w:rPr>
        <w:t xml:space="preserve"> for particular event: 1; KARTHEEK for particular event: 2 </w:t>
      </w:r>
    </w:p>
    <w:p w14:paraId="79A32753" w14:textId="7C2E8B42" w:rsidR="00134CD1" w:rsidRPr="00A83A7B" w:rsidRDefault="00A83A7B" w:rsidP="007A62C0">
      <w:pPr>
        <w:rPr>
          <w:rFonts w:ascii="Times New Roman" w:hAnsi="Times New Roman" w:cs="Times New Roman"/>
        </w:rPr>
      </w:pPr>
      <w:r w:rsidRPr="00A83A7B">
        <w:rPr>
          <w:rFonts w:ascii="Times New Roman" w:hAnsi="Times New Roman" w:cs="Times New Roman"/>
        </w:rPr>
        <w:t>2016-01-07</w:t>
      </w:r>
      <w:r w:rsidR="00134CD1" w:rsidRPr="00A83A7B">
        <w:rPr>
          <w:rFonts w:ascii="Times New Roman" w:hAnsi="Times New Roman" w:cs="Times New Roman"/>
        </w:rPr>
        <w:tab/>
        <w:t xml:space="preserve">Started working on project relevant literature study (1) and </w:t>
      </w:r>
    </w:p>
    <w:p w14:paraId="03289B35" w14:textId="55C60F46" w:rsidR="00134CD1" w:rsidRPr="00A83A7B" w:rsidRDefault="00134CD1" w:rsidP="007A62C0">
      <w:pPr>
        <w:rPr>
          <w:rFonts w:ascii="Times New Roman" w:hAnsi="Times New Roman" w:cs="Times New Roman"/>
        </w:rPr>
      </w:pPr>
      <w:r w:rsidRPr="00A83A7B">
        <w:rPr>
          <w:rFonts w:ascii="Times New Roman" w:hAnsi="Times New Roman" w:cs="Times New Roman"/>
        </w:rPr>
        <w:t xml:space="preserve">                        Formulating the r</w:t>
      </w:r>
      <w:r w:rsidR="00F76435">
        <w:rPr>
          <w:rFonts w:ascii="Times New Roman" w:hAnsi="Times New Roman" w:cs="Times New Roman"/>
        </w:rPr>
        <w:t>esearch questions (1).</w:t>
      </w:r>
      <w:r w:rsidR="00F76435">
        <w:rPr>
          <w:rFonts w:ascii="Times New Roman" w:hAnsi="Times New Roman" w:cs="Times New Roman"/>
        </w:rPr>
        <w:br/>
        <w:t>2016-01-2</w:t>
      </w:r>
      <w:r w:rsidRPr="00A83A7B">
        <w:rPr>
          <w:rFonts w:ascii="Times New Roman" w:hAnsi="Times New Roman" w:cs="Times New Roman"/>
        </w:rPr>
        <w:t>1</w:t>
      </w:r>
      <w:r w:rsidRPr="00A83A7B">
        <w:rPr>
          <w:rFonts w:ascii="Times New Roman" w:hAnsi="Times New Roman" w:cs="Times New Roman"/>
        </w:rPr>
        <w:tab/>
        <w:t>Started documenting the project plan (2).</w:t>
      </w:r>
    </w:p>
    <w:p w14:paraId="47D70410" w14:textId="3E13A968" w:rsidR="00134CD1" w:rsidRPr="00A83A7B" w:rsidRDefault="00134CD1" w:rsidP="007A62C0">
      <w:pPr>
        <w:rPr>
          <w:rFonts w:ascii="Times New Roman" w:hAnsi="Times New Roman" w:cs="Times New Roman"/>
        </w:rPr>
      </w:pPr>
      <w:r w:rsidRPr="00A83A7B">
        <w:rPr>
          <w:rFonts w:ascii="Times New Roman" w:hAnsi="Times New Roman" w:cs="Times New Roman"/>
        </w:rPr>
        <w:t>2016-02-07</w:t>
      </w:r>
      <w:r w:rsidRPr="00A83A7B">
        <w:rPr>
          <w:rFonts w:ascii="Times New Roman" w:hAnsi="Times New Roman" w:cs="Times New Roman"/>
        </w:rPr>
        <w:tab/>
        <w:t>Project plan submission to examiner (1).</w:t>
      </w:r>
    </w:p>
    <w:p w14:paraId="1EC3C26B" w14:textId="3BAD5AC4" w:rsidR="00134CD1" w:rsidRPr="00A83A7B" w:rsidRDefault="00134CD1" w:rsidP="007A62C0">
      <w:pPr>
        <w:rPr>
          <w:rFonts w:ascii="Times New Roman" w:hAnsi="Times New Roman" w:cs="Times New Roman"/>
        </w:rPr>
      </w:pPr>
      <w:r w:rsidRPr="00A83A7B">
        <w:rPr>
          <w:rFonts w:ascii="Times New Roman" w:hAnsi="Times New Roman" w:cs="Times New Roman"/>
        </w:rPr>
        <w:t>2016</w:t>
      </w:r>
      <w:r w:rsidR="00D32D44" w:rsidRPr="00A83A7B">
        <w:rPr>
          <w:rFonts w:ascii="Times New Roman" w:hAnsi="Times New Roman" w:cs="Times New Roman"/>
        </w:rPr>
        <w:t>-02-08</w:t>
      </w:r>
      <w:r w:rsidR="00D32D44" w:rsidRPr="00A83A7B">
        <w:rPr>
          <w:rFonts w:ascii="Times New Roman" w:hAnsi="Times New Roman" w:cs="Times New Roman"/>
        </w:rPr>
        <w:tab/>
        <w:t xml:space="preserve">Started doing </w:t>
      </w:r>
      <w:r w:rsidRPr="00A83A7B">
        <w:rPr>
          <w:rFonts w:ascii="Times New Roman" w:hAnsi="Times New Roman" w:cs="Times New Roman"/>
        </w:rPr>
        <w:t>literature review (1)(2).</w:t>
      </w:r>
    </w:p>
    <w:p w14:paraId="57063CDD" w14:textId="51285EFF" w:rsidR="00134CD1" w:rsidRPr="00A83A7B" w:rsidRDefault="00D32D44" w:rsidP="007A62C0">
      <w:pPr>
        <w:rPr>
          <w:rFonts w:ascii="Times New Roman" w:hAnsi="Times New Roman" w:cs="Times New Roman"/>
        </w:rPr>
      </w:pPr>
      <w:r w:rsidRPr="00A83A7B">
        <w:rPr>
          <w:rFonts w:ascii="Times New Roman" w:hAnsi="Times New Roman" w:cs="Times New Roman"/>
        </w:rPr>
        <w:t>2016-02-03</w:t>
      </w:r>
      <w:r w:rsidRPr="00A83A7B">
        <w:rPr>
          <w:rFonts w:ascii="Times New Roman" w:hAnsi="Times New Roman" w:cs="Times New Roman"/>
        </w:rPr>
        <w:tab/>
        <w:t xml:space="preserve">End of </w:t>
      </w:r>
      <w:r w:rsidR="00134CD1" w:rsidRPr="00A83A7B">
        <w:rPr>
          <w:rFonts w:ascii="Times New Roman" w:hAnsi="Times New Roman" w:cs="Times New Roman"/>
        </w:rPr>
        <w:t>Literature Review (1)</w:t>
      </w:r>
    </w:p>
    <w:p w14:paraId="2559DAC1" w14:textId="76ACAA4F" w:rsidR="00134CD1" w:rsidRPr="00A83A7B" w:rsidRDefault="00134CD1" w:rsidP="007A62C0">
      <w:pPr>
        <w:rPr>
          <w:rFonts w:ascii="Times New Roman" w:hAnsi="Times New Roman" w:cs="Times New Roman"/>
        </w:rPr>
      </w:pPr>
      <w:r w:rsidRPr="00A83A7B">
        <w:rPr>
          <w:rFonts w:ascii="Times New Roman" w:hAnsi="Times New Roman" w:cs="Times New Roman"/>
        </w:rPr>
        <w:t>2016-03-03</w:t>
      </w:r>
      <w:r w:rsidRPr="00A83A7B">
        <w:rPr>
          <w:rFonts w:ascii="Times New Roman" w:hAnsi="Times New Roman" w:cs="Times New Roman"/>
        </w:rPr>
        <w:tab/>
        <w:t>Preparing Questionnaires (1)</w:t>
      </w:r>
    </w:p>
    <w:p w14:paraId="0329EA3F" w14:textId="10538D25" w:rsidR="00134CD1" w:rsidRPr="00A83A7B" w:rsidRDefault="00134CD1" w:rsidP="007A62C0">
      <w:pPr>
        <w:rPr>
          <w:rFonts w:ascii="Times New Roman" w:hAnsi="Times New Roman" w:cs="Times New Roman"/>
        </w:rPr>
      </w:pPr>
      <w:r w:rsidRPr="00A83A7B">
        <w:rPr>
          <w:rFonts w:ascii="Times New Roman" w:hAnsi="Times New Roman" w:cs="Times New Roman"/>
        </w:rPr>
        <w:lastRenderedPageBreak/>
        <w:t>2016-03-08</w:t>
      </w:r>
      <w:r w:rsidRPr="00A83A7B">
        <w:rPr>
          <w:rFonts w:ascii="Times New Roman" w:hAnsi="Times New Roman" w:cs="Times New Roman"/>
        </w:rPr>
        <w:tab/>
        <w:t>P</w:t>
      </w:r>
      <w:r w:rsidR="006C60F3" w:rsidRPr="00A83A7B">
        <w:rPr>
          <w:rFonts w:ascii="Times New Roman" w:hAnsi="Times New Roman" w:cs="Times New Roman"/>
        </w:rPr>
        <w:t>erforming the Survey</w:t>
      </w:r>
      <w:r w:rsidRPr="00A83A7B">
        <w:rPr>
          <w:rFonts w:ascii="Times New Roman" w:hAnsi="Times New Roman" w:cs="Times New Roman"/>
        </w:rPr>
        <w:t xml:space="preserve"> (2)</w:t>
      </w:r>
    </w:p>
    <w:p w14:paraId="7A0C14FA" w14:textId="4B1D4F74" w:rsidR="00134CD1" w:rsidRPr="00A83A7B" w:rsidRDefault="00134CD1" w:rsidP="007A62C0">
      <w:pPr>
        <w:rPr>
          <w:rFonts w:ascii="Times New Roman" w:hAnsi="Times New Roman" w:cs="Times New Roman"/>
        </w:rPr>
      </w:pPr>
      <w:r w:rsidRPr="00A83A7B">
        <w:rPr>
          <w:rFonts w:ascii="Times New Roman" w:hAnsi="Times New Roman" w:cs="Times New Roman"/>
        </w:rPr>
        <w:t>2016-04-05</w:t>
      </w:r>
      <w:r w:rsidRPr="00A83A7B">
        <w:rPr>
          <w:rFonts w:ascii="Times New Roman" w:hAnsi="Times New Roman" w:cs="Times New Roman"/>
        </w:rPr>
        <w:tab/>
        <w:t>Transcribe all the interview data (1)(2)</w:t>
      </w:r>
    </w:p>
    <w:p w14:paraId="3C8DAD77" w14:textId="4B9C4272" w:rsidR="00134CD1" w:rsidRPr="00A83A7B" w:rsidRDefault="00134CD1" w:rsidP="007A62C0">
      <w:pPr>
        <w:rPr>
          <w:rFonts w:ascii="Times New Roman" w:hAnsi="Times New Roman" w:cs="Times New Roman"/>
        </w:rPr>
      </w:pPr>
      <w:r w:rsidRPr="00A83A7B">
        <w:rPr>
          <w:rFonts w:ascii="Times New Roman" w:hAnsi="Times New Roman" w:cs="Times New Roman"/>
        </w:rPr>
        <w:t>2016-04-11</w:t>
      </w:r>
      <w:r w:rsidRPr="00A83A7B">
        <w:rPr>
          <w:rFonts w:ascii="Times New Roman" w:hAnsi="Times New Roman" w:cs="Times New Roman"/>
        </w:rPr>
        <w:tab/>
        <w:t>Starts analyzing the data (1)(2)</w:t>
      </w:r>
    </w:p>
    <w:p w14:paraId="22447557" w14:textId="3E8A9443" w:rsidR="00134CD1" w:rsidRPr="00A83A7B" w:rsidRDefault="00134CD1" w:rsidP="007A62C0">
      <w:pPr>
        <w:rPr>
          <w:rFonts w:ascii="Times New Roman" w:hAnsi="Times New Roman" w:cs="Times New Roman"/>
        </w:rPr>
      </w:pPr>
      <w:r w:rsidRPr="00A83A7B">
        <w:rPr>
          <w:rFonts w:ascii="Times New Roman" w:hAnsi="Times New Roman" w:cs="Times New Roman"/>
        </w:rPr>
        <w:t>2016-04-15</w:t>
      </w:r>
      <w:r w:rsidRPr="00A83A7B">
        <w:rPr>
          <w:rFonts w:ascii="Times New Roman" w:hAnsi="Times New Roman" w:cs="Times New Roman"/>
        </w:rPr>
        <w:tab/>
        <w:t xml:space="preserve">Results are discussed with supervisor (1)(2) and </w:t>
      </w:r>
    </w:p>
    <w:p w14:paraId="37564C8B" w14:textId="3ECF1D83" w:rsidR="00134CD1" w:rsidRPr="00A83A7B" w:rsidRDefault="00134CD1" w:rsidP="007A62C0">
      <w:pPr>
        <w:ind w:left="720" w:firstLine="720"/>
        <w:rPr>
          <w:rFonts w:ascii="Times New Roman" w:hAnsi="Times New Roman" w:cs="Times New Roman"/>
        </w:rPr>
      </w:pPr>
      <w:r w:rsidRPr="00A83A7B">
        <w:rPr>
          <w:rFonts w:ascii="Times New Roman" w:hAnsi="Times New Roman" w:cs="Times New Roman"/>
        </w:rPr>
        <w:t>Data analyzed is conducted additional source of evidence (1)(2)</w:t>
      </w:r>
    </w:p>
    <w:p w14:paraId="04C34458" w14:textId="63AF80B6" w:rsidR="00134CD1" w:rsidRPr="00A83A7B" w:rsidRDefault="00134CD1" w:rsidP="007A62C0">
      <w:pPr>
        <w:rPr>
          <w:rFonts w:ascii="Times New Roman" w:hAnsi="Times New Roman" w:cs="Times New Roman"/>
        </w:rPr>
      </w:pPr>
      <w:r w:rsidRPr="00A83A7B">
        <w:rPr>
          <w:rFonts w:ascii="Times New Roman" w:hAnsi="Times New Roman" w:cs="Times New Roman"/>
        </w:rPr>
        <w:t>2016-04-19</w:t>
      </w:r>
      <w:r w:rsidRPr="00A83A7B">
        <w:rPr>
          <w:rFonts w:ascii="Times New Roman" w:hAnsi="Times New Roman" w:cs="Times New Roman"/>
        </w:rPr>
        <w:tab/>
        <w:t>Starts drafting the final thesis (1)(2)</w:t>
      </w:r>
    </w:p>
    <w:p w14:paraId="5221A142" w14:textId="31C9398B" w:rsidR="00134CD1" w:rsidRPr="00A83A7B" w:rsidRDefault="00134CD1" w:rsidP="007A62C0">
      <w:pPr>
        <w:rPr>
          <w:rFonts w:ascii="Times New Roman" w:hAnsi="Times New Roman" w:cs="Times New Roman"/>
        </w:rPr>
      </w:pPr>
      <w:r w:rsidRPr="00A83A7B">
        <w:rPr>
          <w:rFonts w:ascii="Times New Roman" w:hAnsi="Times New Roman" w:cs="Times New Roman"/>
        </w:rPr>
        <w:t>2016-05-18</w:t>
      </w:r>
      <w:r w:rsidRPr="00A83A7B">
        <w:rPr>
          <w:rFonts w:ascii="Times New Roman" w:hAnsi="Times New Roman" w:cs="Times New Roman"/>
        </w:rPr>
        <w:tab/>
        <w:t>Final draft submission of the thesis (1)(2)</w:t>
      </w:r>
    </w:p>
    <w:p w14:paraId="6F345124" w14:textId="23312C6F" w:rsidR="00134CD1" w:rsidRPr="00A83A7B" w:rsidRDefault="00134CD1" w:rsidP="007A62C0">
      <w:pPr>
        <w:rPr>
          <w:rFonts w:ascii="Times New Roman" w:hAnsi="Times New Roman" w:cs="Times New Roman"/>
        </w:rPr>
      </w:pPr>
      <w:r w:rsidRPr="00A83A7B">
        <w:rPr>
          <w:rFonts w:ascii="Times New Roman" w:hAnsi="Times New Roman" w:cs="Times New Roman"/>
        </w:rPr>
        <w:t>2016-05-29</w:t>
      </w:r>
      <w:r w:rsidRPr="00A83A7B">
        <w:rPr>
          <w:rFonts w:ascii="Times New Roman" w:hAnsi="Times New Roman" w:cs="Times New Roman"/>
        </w:rPr>
        <w:tab/>
        <w:t>Reported the document to opponent (1)</w:t>
      </w:r>
    </w:p>
    <w:p w14:paraId="4519CF0F" w14:textId="25E629C5" w:rsidR="00134CD1" w:rsidRPr="00A83A7B" w:rsidRDefault="00134CD1" w:rsidP="007A62C0">
      <w:pPr>
        <w:rPr>
          <w:rFonts w:ascii="Times New Roman" w:hAnsi="Times New Roman" w:cs="Times New Roman"/>
        </w:rPr>
      </w:pPr>
      <w:r w:rsidRPr="00A83A7B">
        <w:rPr>
          <w:rFonts w:ascii="Times New Roman" w:hAnsi="Times New Roman" w:cs="Times New Roman"/>
        </w:rPr>
        <w:t>2016-06-01</w:t>
      </w:r>
      <w:r w:rsidRPr="00A83A7B">
        <w:rPr>
          <w:rFonts w:ascii="Times New Roman" w:hAnsi="Times New Roman" w:cs="Times New Roman"/>
        </w:rPr>
        <w:tab/>
        <w:t>Presentation of Master Thesis (1)(2)</w:t>
      </w:r>
    </w:p>
    <w:p w14:paraId="681706A7" w14:textId="6A37F8AC" w:rsidR="005B0342" w:rsidRPr="00A83A7B" w:rsidRDefault="00134CD1" w:rsidP="007A62C0">
      <w:pPr>
        <w:rPr>
          <w:rFonts w:ascii="Times New Roman" w:hAnsi="Times New Roman" w:cs="Times New Roman"/>
        </w:rPr>
      </w:pPr>
      <w:r w:rsidRPr="00A83A7B">
        <w:rPr>
          <w:rFonts w:ascii="Times New Roman" w:hAnsi="Times New Roman" w:cs="Times New Roman"/>
        </w:rPr>
        <w:t>2016-06-12</w:t>
      </w:r>
      <w:r w:rsidRPr="00A83A7B">
        <w:rPr>
          <w:rFonts w:ascii="Times New Roman" w:hAnsi="Times New Roman" w:cs="Times New Roman"/>
        </w:rPr>
        <w:tab/>
        <w:t>Final Submission of thesis Report (1)(2)</w:t>
      </w:r>
    </w:p>
    <w:p w14:paraId="2C87CA3B" w14:textId="733242C2" w:rsidR="007C64C9" w:rsidRPr="00A83A7B" w:rsidRDefault="00882A56" w:rsidP="007C64C9">
      <w:pPr>
        <w:pStyle w:val="Heading1"/>
        <w:numPr>
          <w:ilvl w:val="0"/>
          <w:numId w:val="13"/>
        </w:numPr>
        <w:rPr>
          <w:rFonts w:ascii="Times New Roman" w:hAnsi="Times New Roman" w:cs="Times New Roman"/>
          <w:sz w:val="32"/>
          <w:szCs w:val="32"/>
        </w:rPr>
      </w:pPr>
      <w:r w:rsidRPr="00A83A7B">
        <w:rPr>
          <w:rFonts w:ascii="Times New Roman" w:hAnsi="Times New Roman" w:cs="Times New Roman"/>
          <w:sz w:val="32"/>
          <w:szCs w:val="32"/>
        </w:rPr>
        <w:t xml:space="preserve">Risk management </w:t>
      </w:r>
    </w:p>
    <w:p w14:paraId="67E96362" w14:textId="77777777" w:rsidR="005C22B6" w:rsidRDefault="005C22B6" w:rsidP="007C0DED">
      <w:pPr>
        <w:rPr>
          <w:rFonts w:ascii="Times New Roman" w:hAnsi="Times New Roman" w:cs="Times New Roman"/>
        </w:rPr>
      </w:pPr>
    </w:p>
    <w:p w14:paraId="7C7D2BE1" w14:textId="63C5023F" w:rsidR="00D62383" w:rsidRDefault="00D62383" w:rsidP="007C0DED">
      <w:pPr>
        <w:rPr>
          <w:rFonts w:ascii="Times New Roman" w:hAnsi="Times New Roman" w:cs="Times New Roman"/>
        </w:rPr>
      </w:pPr>
      <w:r w:rsidRPr="00F12FF1">
        <w:rPr>
          <w:rFonts w:ascii="Times New Roman" w:hAnsi="Times New Roman" w:cs="Times New Roman"/>
        </w:rPr>
        <w:t xml:space="preserve">General risks in the view of </w:t>
      </w:r>
      <w:r w:rsidR="00243D0C">
        <w:rPr>
          <w:rFonts w:ascii="Times New Roman" w:hAnsi="Times New Roman" w:cs="Times New Roman"/>
        </w:rPr>
        <w:t xml:space="preserve">the </w:t>
      </w:r>
      <w:r w:rsidRPr="00F12FF1">
        <w:rPr>
          <w:rFonts w:ascii="Times New Roman" w:hAnsi="Times New Roman" w:cs="Times New Roman"/>
        </w:rPr>
        <w:t>project to be conducted</w:t>
      </w:r>
      <w:r w:rsidR="007B57F3">
        <w:rPr>
          <w:rFonts w:ascii="Times New Roman" w:hAnsi="Times New Roman" w:cs="Times New Roman"/>
        </w:rPr>
        <w:t xml:space="preserve"> </w:t>
      </w:r>
      <w:r w:rsidR="007B57F3">
        <w:rPr>
          <w:rFonts w:ascii="Times New Roman" w:hAnsi="Times New Roman" w:cs="Times New Roman"/>
        </w:rPr>
        <w:fldChar w:fldCharType="begin"/>
      </w:r>
      <w:r w:rsidR="007B57F3">
        <w:rPr>
          <w:rFonts w:ascii="Times New Roman" w:hAnsi="Times New Roman" w:cs="Times New Roman"/>
        </w:rPr>
        <w:instrText xml:space="preserve"> ADDIN ZOTERO_ITEM CSL_CITATION {"citationID":"f8altdpir","properties":{"formattedCitation":"[30]","plainCitation":"[30]"},"citationItems":[{"id":248,"uris":["http://zotero.org/users/1768300/items/Z2VG6G3T"],"uri":["http://zotero.org/users/1768300/items/Z2VG6G3T"],"itemData":{"id":248,"type":"article-journal","title":"Risk management guide for information technology systems","container-title":"Nist special publication","page":"800–30","volume":"800","issue":"30","source":"Google Scholar","author":[{"family":"Stoneburner","given":"Gary"},{"family":"Goguen","given":"Alice"},{"family":"Feringa","given":"Alexis"}],"issued":{"date-parts":[["2002"]]}}}],"schema":"https://github.com/citation-style-language/schema/raw/master/csl-citation.json"} </w:instrText>
      </w:r>
      <w:r w:rsidR="007B57F3">
        <w:rPr>
          <w:rFonts w:ascii="Times New Roman" w:hAnsi="Times New Roman" w:cs="Times New Roman"/>
        </w:rPr>
        <w:fldChar w:fldCharType="separate"/>
      </w:r>
      <w:r w:rsidR="007B57F3" w:rsidRPr="007B57F3">
        <w:rPr>
          <w:rFonts w:ascii="Times New Roman" w:hAnsi="Times New Roman" w:cs="Times New Roman"/>
        </w:rPr>
        <w:t>[30]</w:t>
      </w:r>
      <w:r w:rsidR="007B57F3">
        <w:rPr>
          <w:rFonts w:ascii="Times New Roman" w:hAnsi="Times New Roman" w:cs="Times New Roman"/>
        </w:rPr>
        <w:fldChar w:fldCharType="end"/>
      </w:r>
      <w:r w:rsidR="007C0DED">
        <w:rPr>
          <w:rFonts w:ascii="Times New Roman" w:hAnsi="Times New Roman" w:cs="Times New Roman"/>
        </w:rPr>
        <w:t>.</w:t>
      </w:r>
    </w:p>
    <w:p w14:paraId="7F969B90" w14:textId="77777777" w:rsidR="005C22B6" w:rsidRPr="00F12FF1" w:rsidRDefault="005C22B6" w:rsidP="007C0DED">
      <w:pPr>
        <w:rPr>
          <w:rFonts w:ascii="Times New Roman" w:hAnsi="Times New Roman" w:cs="Times New Roman"/>
        </w:rPr>
      </w:pPr>
    </w:p>
    <w:tbl>
      <w:tblPr>
        <w:tblStyle w:val="TableGrid"/>
        <w:tblW w:w="0" w:type="auto"/>
        <w:tblLook w:val="04A0" w:firstRow="1" w:lastRow="0" w:firstColumn="1" w:lastColumn="0" w:noHBand="0" w:noVBand="1"/>
      </w:tblPr>
      <w:tblGrid>
        <w:gridCol w:w="1643"/>
        <w:gridCol w:w="1469"/>
        <w:gridCol w:w="2837"/>
        <w:gridCol w:w="3447"/>
      </w:tblGrid>
      <w:tr w:rsidR="00634820" w:rsidRPr="00A83A7B" w14:paraId="42D84296" w14:textId="77777777" w:rsidTr="00ED59C5">
        <w:tc>
          <w:tcPr>
            <w:tcW w:w="1643" w:type="dxa"/>
          </w:tcPr>
          <w:p w14:paraId="5715CB4C" w14:textId="306C9A01" w:rsidR="00D62383" w:rsidRPr="00A83A7B" w:rsidRDefault="00D62383" w:rsidP="00D62383">
            <w:pPr>
              <w:jc w:val="center"/>
              <w:rPr>
                <w:rFonts w:ascii="Times New Roman" w:hAnsi="Times New Roman" w:cs="Times New Roman"/>
              </w:rPr>
            </w:pPr>
            <w:r w:rsidRPr="00A83A7B">
              <w:rPr>
                <w:rFonts w:ascii="Times New Roman" w:hAnsi="Times New Roman" w:cs="Times New Roman"/>
              </w:rPr>
              <w:t>S.no</w:t>
            </w:r>
          </w:p>
        </w:tc>
        <w:tc>
          <w:tcPr>
            <w:tcW w:w="1469" w:type="dxa"/>
          </w:tcPr>
          <w:p w14:paraId="7A2518FE" w14:textId="515CEEC1" w:rsidR="00D62383" w:rsidRPr="00A83A7B" w:rsidRDefault="00D62383" w:rsidP="00D62383">
            <w:pPr>
              <w:jc w:val="center"/>
              <w:rPr>
                <w:rFonts w:ascii="Times New Roman" w:hAnsi="Times New Roman" w:cs="Times New Roman"/>
              </w:rPr>
            </w:pPr>
            <w:r w:rsidRPr="00A83A7B">
              <w:rPr>
                <w:rFonts w:ascii="Times New Roman" w:hAnsi="Times New Roman" w:cs="Times New Roman"/>
              </w:rPr>
              <w:t>Risk</w:t>
            </w:r>
          </w:p>
        </w:tc>
        <w:tc>
          <w:tcPr>
            <w:tcW w:w="2837" w:type="dxa"/>
          </w:tcPr>
          <w:p w14:paraId="711667A1" w14:textId="455C8526" w:rsidR="00D62383" w:rsidRPr="00A83A7B" w:rsidRDefault="00D62383" w:rsidP="00D62383">
            <w:pPr>
              <w:jc w:val="center"/>
              <w:rPr>
                <w:rFonts w:ascii="Times New Roman" w:hAnsi="Times New Roman" w:cs="Times New Roman"/>
              </w:rPr>
            </w:pPr>
            <w:r w:rsidRPr="00A83A7B">
              <w:rPr>
                <w:rFonts w:ascii="Times New Roman" w:hAnsi="Times New Roman" w:cs="Times New Roman"/>
              </w:rPr>
              <w:t>Cause</w:t>
            </w:r>
          </w:p>
        </w:tc>
        <w:tc>
          <w:tcPr>
            <w:tcW w:w="3447" w:type="dxa"/>
          </w:tcPr>
          <w:p w14:paraId="7C3CC82C" w14:textId="2D1DF395" w:rsidR="00D62383" w:rsidRPr="00A83A7B" w:rsidRDefault="00D62383" w:rsidP="00D62383">
            <w:pPr>
              <w:jc w:val="center"/>
              <w:rPr>
                <w:rFonts w:ascii="Times New Roman" w:hAnsi="Times New Roman" w:cs="Times New Roman"/>
              </w:rPr>
            </w:pPr>
            <w:r w:rsidRPr="00A83A7B">
              <w:rPr>
                <w:rFonts w:ascii="Times New Roman" w:hAnsi="Times New Roman" w:cs="Times New Roman"/>
              </w:rPr>
              <w:t>Mitigation Strategy</w:t>
            </w:r>
          </w:p>
        </w:tc>
      </w:tr>
      <w:tr w:rsidR="00634820" w:rsidRPr="00A83A7B" w14:paraId="2A2101A4" w14:textId="77777777" w:rsidTr="00ED59C5">
        <w:tc>
          <w:tcPr>
            <w:tcW w:w="1643" w:type="dxa"/>
          </w:tcPr>
          <w:p w14:paraId="7D7F3F0B" w14:textId="3EC414BB" w:rsidR="00D62383" w:rsidRPr="00A83A7B" w:rsidRDefault="00D62383" w:rsidP="00D62383">
            <w:pPr>
              <w:jc w:val="center"/>
              <w:rPr>
                <w:rFonts w:ascii="Times New Roman" w:hAnsi="Times New Roman" w:cs="Times New Roman"/>
              </w:rPr>
            </w:pPr>
            <w:r w:rsidRPr="00A83A7B">
              <w:rPr>
                <w:rFonts w:ascii="Times New Roman" w:hAnsi="Times New Roman" w:cs="Times New Roman"/>
              </w:rPr>
              <w:t>1.</w:t>
            </w:r>
          </w:p>
        </w:tc>
        <w:tc>
          <w:tcPr>
            <w:tcW w:w="1469" w:type="dxa"/>
          </w:tcPr>
          <w:p w14:paraId="15A27EF0" w14:textId="493F6AB9" w:rsidR="00D62383" w:rsidRPr="00A83A7B" w:rsidRDefault="00D62383" w:rsidP="00D62383">
            <w:pPr>
              <w:rPr>
                <w:rFonts w:ascii="Times New Roman" w:hAnsi="Times New Roman" w:cs="Times New Roman"/>
              </w:rPr>
            </w:pPr>
            <w:r w:rsidRPr="00A83A7B">
              <w:rPr>
                <w:rFonts w:ascii="Times New Roman" w:hAnsi="Times New Roman" w:cs="Times New Roman"/>
              </w:rPr>
              <w:t xml:space="preserve">Improper Time </w:t>
            </w:r>
            <w:r w:rsidR="007C66E3" w:rsidRPr="00A83A7B">
              <w:rPr>
                <w:rFonts w:ascii="Times New Roman" w:hAnsi="Times New Roman" w:cs="Times New Roman"/>
              </w:rPr>
              <w:t>Management</w:t>
            </w:r>
          </w:p>
        </w:tc>
        <w:tc>
          <w:tcPr>
            <w:tcW w:w="2837" w:type="dxa"/>
          </w:tcPr>
          <w:p w14:paraId="2D7998B9" w14:textId="77777777" w:rsidR="00D62383" w:rsidRPr="00A83A7B" w:rsidRDefault="00D62383" w:rsidP="00D62383">
            <w:pPr>
              <w:pStyle w:val="ListParagraph"/>
              <w:numPr>
                <w:ilvl w:val="0"/>
                <w:numId w:val="20"/>
              </w:numPr>
              <w:jc w:val="both"/>
              <w:rPr>
                <w:rFonts w:ascii="Times New Roman" w:hAnsi="Times New Roman" w:cs="Times New Roman"/>
              </w:rPr>
            </w:pPr>
            <w:r w:rsidRPr="00A83A7B">
              <w:rPr>
                <w:rFonts w:ascii="Times New Roman" w:hAnsi="Times New Roman" w:cs="Times New Roman"/>
              </w:rPr>
              <w:t>Not able to complete the projects within deadlines.</w:t>
            </w:r>
          </w:p>
          <w:p w14:paraId="4EF81E19" w14:textId="444205F5" w:rsidR="00D62383" w:rsidRPr="00A83A7B" w:rsidRDefault="00D62383" w:rsidP="00D62383">
            <w:pPr>
              <w:pStyle w:val="ListParagraph"/>
              <w:numPr>
                <w:ilvl w:val="0"/>
                <w:numId w:val="20"/>
              </w:numPr>
              <w:jc w:val="both"/>
              <w:rPr>
                <w:rFonts w:ascii="Times New Roman" w:hAnsi="Times New Roman" w:cs="Times New Roman"/>
              </w:rPr>
            </w:pPr>
            <w:r w:rsidRPr="00A83A7B">
              <w:rPr>
                <w:rFonts w:ascii="Times New Roman" w:hAnsi="Times New Roman" w:cs="Times New Roman"/>
              </w:rPr>
              <w:t>External entity influence</w:t>
            </w:r>
            <w:r w:rsidR="00633D1B" w:rsidRPr="00A83A7B">
              <w:rPr>
                <w:rFonts w:ascii="Times New Roman" w:hAnsi="Times New Roman" w:cs="Times New Roman"/>
              </w:rPr>
              <w:t xml:space="preserve">s </w:t>
            </w:r>
            <w:r w:rsidR="00FF45BF" w:rsidRPr="00A83A7B">
              <w:rPr>
                <w:rFonts w:ascii="Times New Roman" w:hAnsi="Times New Roman" w:cs="Times New Roman"/>
              </w:rPr>
              <w:t>and deviates the project fro</w:t>
            </w:r>
            <w:r w:rsidR="00633D1B" w:rsidRPr="00A83A7B">
              <w:rPr>
                <w:rFonts w:ascii="Times New Roman" w:hAnsi="Times New Roman" w:cs="Times New Roman"/>
              </w:rPr>
              <w:t>m schedule</w:t>
            </w:r>
            <w:r w:rsidRPr="00A83A7B">
              <w:rPr>
                <w:rFonts w:ascii="Times New Roman" w:hAnsi="Times New Roman" w:cs="Times New Roman"/>
              </w:rPr>
              <w:t>.</w:t>
            </w:r>
          </w:p>
          <w:p w14:paraId="24E3DB0E" w14:textId="77777777" w:rsidR="00D62383" w:rsidRPr="00A83A7B" w:rsidRDefault="00D62383" w:rsidP="00D62383">
            <w:pPr>
              <w:rPr>
                <w:rFonts w:ascii="Times New Roman" w:hAnsi="Times New Roman" w:cs="Times New Roman"/>
              </w:rPr>
            </w:pPr>
          </w:p>
        </w:tc>
        <w:tc>
          <w:tcPr>
            <w:tcW w:w="3447" w:type="dxa"/>
          </w:tcPr>
          <w:p w14:paraId="3C7B95AC" w14:textId="16D696C1" w:rsidR="00D62383" w:rsidRPr="00A83A7B" w:rsidRDefault="00D62383" w:rsidP="00D62383">
            <w:pPr>
              <w:jc w:val="both"/>
              <w:rPr>
                <w:rFonts w:ascii="Times New Roman" w:hAnsi="Times New Roman" w:cs="Times New Roman"/>
              </w:rPr>
            </w:pPr>
            <w:r w:rsidRPr="00A83A7B">
              <w:rPr>
                <w:rFonts w:ascii="Times New Roman" w:hAnsi="Times New Roman" w:cs="Times New Roman"/>
              </w:rPr>
              <w:t>Maintaining weekly reports and having meetings with the project supervisor, reporting the project progress to the supervisor and doing necessary revisions and corrections to the schedule.</w:t>
            </w:r>
          </w:p>
          <w:p w14:paraId="15EC6D12" w14:textId="039276CA" w:rsidR="00D62383" w:rsidRPr="00A83A7B" w:rsidRDefault="00D62383" w:rsidP="00D62383">
            <w:pPr>
              <w:rPr>
                <w:rFonts w:ascii="Times New Roman" w:hAnsi="Times New Roman" w:cs="Times New Roman"/>
              </w:rPr>
            </w:pPr>
          </w:p>
        </w:tc>
      </w:tr>
      <w:tr w:rsidR="00634820" w:rsidRPr="00A83A7B" w14:paraId="765C8EE0" w14:textId="77777777" w:rsidTr="00ED59C5">
        <w:tc>
          <w:tcPr>
            <w:tcW w:w="1643" w:type="dxa"/>
          </w:tcPr>
          <w:p w14:paraId="4F48A999" w14:textId="41621858" w:rsidR="00D62383" w:rsidRPr="00A83A7B" w:rsidRDefault="00D62383" w:rsidP="007A62C0">
            <w:pPr>
              <w:jc w:val="center"/>
              <w:rPr>
                <w:rFonts w:ascii="Times New Roman" w:hAnsi="Times New Roman" w:cs="Times New Roman"/>
              </w:rPr>
            </w:pPr>
            <w:r w:rsidRPr="00A83A7B">
              <w:rPr>
                <w:rFonts w:ascii="Times New Roman" w:hAnsi="Times New Roman" w:cs="Times New Roman"/>
              </w:rPr>
              <w:t>2.</w:t>
            </w:r>
          </w:p>
        </w:tc>
        <w:tc>
          <w:tcPr>
            <w:tcW w:w="1469" w:type="dxa"/>
          </w:tcPr>
          <w:p w14:paraId="319F3530" w14:textId="6B4CC494" w:rsidR="00D62383" w:rsidRPr="00A83A7B" w:rsidRDefault="00D62383" w:rsidP="00D62383">
            <w:pPr>
              <w:rPr>
                <w:rFonts w:ascii="Times New Roman" w:hAnsi="Times New Roman" w:cs="Times New Roman"/>
              </w:rPr>
            </w:pPr>
            <w:r w:rsidRPr="00A83A7B">
              <w:rPr>
                <w:rFonts w:ascii="Times New Roman" w:hAnsi="Times New Roman" w:cs="Times New Roman"/>
              </w:rPr>
              <w:t>Technical Risks</w:t>
            </w:r>
          </w:p>
        </w:tc>
        <w:tc>
          <w:tcPr>
            <w:tcW w:w="2837" w:type="dxa"/>
          </w:tcPr>
          <w:p w14:paraId="7C09D517" w14:textId="70A15833" w:rsidR="00D62383" w:rsidRPr="00A83A7B" w:rsidRDefault="00D62383" w:rsidP="007A62C0">
            <w:pPr>
              <w:pStyle w:val="ListParagraph"/>
              <w:numPr>
                <w:ilvl w:val="0"/>
                <w:numId w:val="21"/>
              </w:numPr>
              <w:jc w:val="both"/>
              <w:rPr>
                <w:rFonts w:ascii="Times New Roman" w:hAnsi="Times New Roman" w:cs="Times New Roman"/>
              </w:rPr>
            </w:pPr>
            <w:r w:rsidRPr="00A83A7B">
              <w:rPr>
                <w:rFonts w:ascii="Times New Roman" w:hAnsi="Times New Roman" w:cs="Times New Roman"/>
              </w:rPr>
              <w:t>Update</w:t>
            </w:r>
            <w:r w:rsidR="00633D1B" w:rsidRPr="00A83A7B">
              <w:rPr>
                <w:rFonts w:ascii="Times New Roman" w:hAnsi="Times New Roman" w:cs="Times New Roman"/>
              </w:rPr>
              <w:t>s</w:t>
            </w:r>
            <w:r w:rsidRPr="00A83A7B">
              <w:rPr>
                <w:rFonts w:ascii="Times New Roman" w:hAnsi="Times New Roman" w:cs="Times New Roman"/>
              </w:rPr>
              <w:t xml:space="preserve"> may arise all along the project to improve the version of the software.</w:t>
            </w:r>
          </w:p>
          <w:p w14:paraId="3BE3D57C" w14:textId="2DBB797C" w:rsidR="00D62383" w:rsidRPr="00A83A7B" w:rsidRDefault="00633D1B" w:rsidP="007A62C0">
            <w:pPr>
              <w:pStyle w:val="ListParagraph"/>
              <w:numPr>
                <w:ilvl w:val="0"/>
                <w:numId w:val="21"/>
              </w:numPr>
              <w:jc w:val="both"/>
              <w:rPr>
                <w:rFonts w:ascii="Times New Roman" w:hAnsi="Times New Roman" w:cs="Times New Roman"/>
              </w:rPr>
            </w:pPr>
            <w:r w:rsidRPr="00A83A7B">
              <w:rPr>
                <w:rFonts w:ascii="Times New Roman" w:hAnsi="Times New Roman" w:cs="Times New Roman"/>
              </w:rPr>
              <w:t>Testing tools are efficient  but are not used within organizations.</w:t>
            </w:r>
          </w:p>
        </w:tc>
        <w:tc>
          <w:tcPr>
            <w:tcW w:w="3447" w:type="dxa"/>
          </w:tcPr>
          <w:p w14:paraId="0458CA65" w14:textId="6A2C1515" w:rsidR="007C371F" w:rsidRPr="00A83A7B" w:rsidRDefault="007C371F" w:rsidP="007A62C0">
            <w:pPr>
              <w:pStyle w:val="ListParagraph"/>
              <w:numPr>
                <w:ilvl w:val="0"/>
                <w:numId w:val="21"/>
              </w:numPr>
              <w:jc w:val="both"/>
              <w:rPr>
                <w:rFonts w:ascii="Times New Roman" w:hAnsi="Times New Roman" w:cs="Times New Roman"/>
              </w:rPr>
            </w:pPr>
            <w:r w:rsidRPr="00A83A7B">
              <w:rPr>
                <w:rFonts w:ascii="Times New Roman" w:hAnsi="Times New Roman" w:cs="Times New Roman"/>
              </w:rPr>
              <w:t>Adhering to a f</w:t>
            </w:r>
            <w:r w:rsidR="00FF45BF" w:rsidRPr="00A83A7B">
              <w:rPr>
                <w:rFonts w:ascii="Times New Roman" w:hAnsi="Times New Roman" w:cs="Times New Roman"/>
              </w:rPr>
              <w:t>ixed version of utility software</w:t>
            </w:r>
            <w:r w:rsidRPr="00A83A7B">
              <w:rPr>
                <w:rFonts w:ascii="Times New Roman" w:hAnsi="Times New Roman" w:cs="Times New Roman"/>
              </w:rPr>
              <w:t xml:space="preserve"> tools and not upgrading them through out our project.</w:t>
            </w:r>
          </w:p>
          <w:p w14:paraId="019E72DB" w14:textId="016085A6" w:rsidR="007C371F" w:rsidRPr="00A83A7B" w:rsidRDefault="007C371F" w:rsidP="007A62C0">
            <w:pPr>
              <w:pStyle w:val="ListParagraph"/>
              <w:numPr>
                <w:ilvl w:val="0"/>
                <w:numId w:val="21"/>
              </w:numPr>
              <w:jc w:val="both"/>
              <w:rPr>
                <w:rFonts w:ascii="Times New Roman" w:hAnsi="Times New Roman" w:cs="Times New Roman"/>
              </w:rPr>
            </w:pPr>
            <w:r w:rsidRPr="00A83A7B">
              <w:rPr>
                <w:rFonts w:ascii="Times New Roman" w:hAnsi="Times New Roman" w:cs="Times New Roman"/>
              </w:rPr>
              <w:t>Reduce the scope by consid</w:t>
            </w:r>
            <w:r w:rsidR="00633D1B" w:rsidRPr="00A83A7B">
              <w:rPr>
                <w:rFonts w:ascii="Times New Roman" w:hAnsi="Times New Roman" w:cs="Times New Roman"/>
              </w:rPr>
              <w:t xml:space="preserve">ering only </w:t>
            </w:r>
            <w:r w:rsidR="007C2CFE" w:rsidRPr="00A83A7B">
              <w:rPr>
                <w:rFonts w:ascii="Times New Roman" w:hAnsi="Times New Roman" w:cs="Times New Roman"/>
              </w:rPr>
              <w:t>favorable</w:t>
            </w:r>
            <w:r w:rsidR="00633D1B" w:rsidRPr="00A83A7B">
              <w:rPr>
                <w:rFonts w:ascii="Times New Roman" w:hAnsi="Times New Roman" w:cs="Times New Roman"/>
              </w:rPr>
              <w:t xml:space="preserve"> tools</w:t>
            </w:r>
            <w:r w:rsidRPr="00A83A7B">
              <w:rPr>
                <w:rFonts w:ascii="Times New Roman" w:hAnsi="Times New Roman" w:cs="Times New Roman"/>
              </w:rPr>
              <w:t>.</w:t>
            </w:r>
          </w:p>
          <w:p w14:paraId="43C84DC6" w14:textId="5457805A" w:rsidR="00D62383" w:rsidRPr="00A83A7B" w:rsidRDefault="00D62383" w:rsidP="007A62C0">
            <w:pPr>
              <w:jc w:val="both"/>
              <w:rPr>
                <w:rFonts w:ascii="Times New Roman" w:hAnsi="Times New Roman" w:cs="Times New Roman"/>
              </w:rPr>
            </w:pPr>
          </w:p>
        </w:tc>
      </w:tr>
      <w:tr w:rsidR="00634820" w:rsidRPr="00A83A7B" w14:paraId="2B545AC2" w14:textId="77777777" w:rsidTr="00ED59C5">
        <w:tc>
          <w:tcPr>
            <w:tcW w:w="1643" w:type="dxa"/>
          </w:tcPr>
          <w:p w14:paraId="57E2216F" w14:textId="4D1D9436" w:rsidR="00D62383" w:rsidRPr="00A83A7B" w:rsidRDefault="007C371F" w:rsidP="007A62C0">
            <w:pPr>
              <w:jc w:val="center"/>
              <w:rPr>
                <w:rFonts w:ascii="Times New Roman" w:hAnsi="Times New Roman" w:cs="Times New Roman"/>
              </w:rPr>
            </w:pPr>
            <w:r w:rsidRPr="00A83A7B">
              <w:rPr>
                <w:rFonts w:ascii="Times New Roman" w:hAnsi="Times New Roman" w:cs="Times New Roman"/>
              </w:rPr>
              <w:t>3.</w:t>
            </w:r>
          </w:p>
        </w:tc>
        <w:tc>
          <w:tcPr>
            <w:tcW w:w="1469" w:type="dxa"/>
          </w:tcPr>
          <w:p w14:paraId="1929751F" w14:textId="02CBAEB7" w:rsidR="00D62383" w:rsidRPr="00A83A7B" w:rsidRDefault="007C371F" w:rsidP="00D62383">
            <w:pPr>
              <w:rPr>
                <w:rFonts w:ascii="Times New Roman" w:hAnsi="Times New Roman" w:cs="Times New Roman"/>
              </w:rPr>
            </w:pPr>
            <w:r w:rsidRPr="00A83A7B">
              <w:rPr>
                <w:rFonts w:ascii="Times New Roman" w:hAnsi="Times New Roman" w:cs="Times New Roman"/>
              </w:rPr>
              <w:t>Scope</w:t>
            </w:r>
          </w:p>
        </w:tc>
        <w:tc>
          <w:tcPr>
            <w:tcW w:w="2837" w:type="dxa"/>
          </w:tcPr>
          <w:p w14:paraId="467858F9" w14:textId="5B95AD84" w:rsidR="00D62383" w:rsidRPr="00A83A7B" w:rsidRDefault="007C371F" w:rsidP="007A62C0">
            <w:pPr>
              <w:pStyle w:val="ListParagraph"/>
              <w:numPr>
                <w:ilvl w:val="0"/>
                <w:numId w:val="22"/>
              </w:numPr>
              <w:jc w:val="both"/>
              <w:rPr>
                <w:rFonts w:ascii="Times New Roman" w:hAnsi="Times New Roman" w:cs="Times New Roman"/>
              </w:rPr>
            </w:pPr>
            <w:r w:rsidRPr="00A83A7B">
              <w:rPr>
                <w:rFonts w:ascii="Times New Roman" w:hAnsi="Times New Roman" w:cs="Times New Roman"/>
              </w:rPr>
              <w:t>The scope of the project can be changed in the course of the project’s progress.</w:t>
            </w:r>
          </w:p>
        </w:tc>
        <w:tc>
          <w:tcPr>
            <w:tcW w:w="3447" w:type="dxa"/>
          </w:tcPr>
          <w:p w14:paraId="01E7C31B" w14:textId="18896441" w:rsidR="007C371F" w:rsidRPr="00A83A7B" w:rsidRDefault="007C371F" w:rsidP="007A62C0">
            <w:pPr>
              <w:pStyle w:val="ListParagraph"/>
              <w:numPr>
                <w:ilvl w:val="0"/>
                <w:numId w:val="22"/>
              </w:numPr>
              <w:jc w:val="both"/>
              <w:rPr>
                <w:rFonts w:ascii="Times New Roman" w:hAnsi="Times New Roman" w:cs="Times New Roman"/>
              </w:rPr>
            </w:pPr>
            <w:r w:rsidRPr="00A83A7B">
              <w:rPr>
                <w:rFonts w:ascii="Times New Roman" w:hAnsi="Times New Roman" w:cs="Times New Roman"/>
              </w:rPr>
              <w:t>Planning thoroughly and effectively th</w:t>
            </w:r>
            <w:r w:rsidR="00633D1B" w:rsidRPr="00A83A7B">
              <w:rPr>
                <w:rFonts w:ascii="Times New Roman" w:hAnsi="Times New Roman" w:cs="Times New Roman"/>
              </w:rPr>
              <w:t>e entire project can mitigate this</w:t>
            </w:r>
            <w:r w:rsidRPr="00A83A7B">
              <w:rPr>
                <w:rFonts w:ascii="Times New Roman" w:hAnsi="Times New Roman" w:cs="Times New Roman"/>
              </w:rPr>
              <w:t>. And feedback must also be taken from the supervisor regularly to make sure whether the project is inside the scope or not.</w:t>
            </w:r>
          </w:p>
          <w:p w14:paraId="667ED8E9" w14:textId="2E81D941" w:rsidR="00D62383" w:rsidRPr="00A83A7B" w:rsidRDefault="00D62383" w:rsidP="007A62C0">
            <w:pPr>
              <w:jc w:val="both"/>
              <w:rPr>
                <w:rFonts w:ascii="Times New Roman" w:hAnsi="Times New Roman" w:cs="Times New Roman"/>
              </w:rPr>
            </w:pPr>
          </w:p>
        </w:tc>
      </w:tr>
      <w:tr w:rsidR="00634820" w:rsidRPr="00A83A7B" w14:paraId="47C37502" w14:textId="77777777" w:rsidTr="00ED59C5">
        <w:tc>
          <w:tcPr>
            <w:tcW w:w="1643" w:type="dxa"/>
          </w:tcPr>
          <w:p w14:paraId="5E2A7E78" w14:textId="2E2BCDE7" w:rsidR="00D62383" w:rsidRPr="00A83A7B" w:rsidRDefault="007C371F" w:rsidP="007A62C0">
            <w:pPr>
              <w:jc w:val="center"/>
              <w:rPr>
                <w:rFonts w:ascii="Times New Roman" w:hAnsi="Times New Roman" w:cs="Times New Roman"/>
              </w:rPr>
            </w:pPr>
            <w:r w:rsidRPr="00A83A7B">
              <w:rPr>
                <w:rFonts w:ascii="Times New Roman" w:hAnsi="Times New Roman" w:cs="Times New Roman"/>
              </w:rPr>
              <w:t>4.</w:t>
            </w:r>
          </w:p>
        </w:tc>
        <w:tc>
          <w:tcPr>
            <w:tcW w:w="1469" w:type="dxa"/>
          </w:tcPr>
          <w:p w14:paraId="1F42B210" w14:textId="6186F51A" w:rsidR="00D62383" w:rsidRPr="00A83A7B" w:rsidRDefault="007C371F" w:rsidP="00D62383">
            <w:pPr>
              <w:rPr>
                <w:rFonts w:ascii="Times New Roman" w:hAnsi="Times New Roman" w:cs="Times New Roman"/>
              </w:rPr>
            </w:pPr>
            <w:r w:rsidRPr="00A83A7B">
              <w:rPr>
                <w:rFonts w:ascii="Times New Roman" w:hAnsi="Times New Roman" w:cs="Times New Roman"/>
              </w:rPr>
              <w:t>Human error</w:t>
            </w:r>
          </w:p>
        </w:tc>
        <w:tc>
          <w:tcPr>
            <w:tcW w:w="2837" w:type="dxa"/>
          </w:tcPr>
          <w:p w14:paraId="417BCC61" w14:textId="68B12A88" w:rsidR="00D62383" w:rsidRPr="00A83A7B" w:rsidRDefault="007C371F" w:rsidP="007A62C0">
            <w:pPr>
              <w:pStyle w:val="ListParagraph"/>
              <w:numPr>
                <w:ilvl w:val="0"/>
                <w:numId w:val="23"/>
              </w:numPr>
              <w:jc w:val="both"/>
              <w:rPr>
                <w:rFonts w:ascii="Times New Roman" w:hAnsi="Times New Roman" w:cs="Times New Roman"/>
              </w:rPr>
            </w:pPr>
            <w:r w:rsidRPr="00A83A7B">
              <w:rPr>
                <w:rFonts w:ascii="Times New Roman" w:hAnsi="Times New Roman" w:cs="Times New Roman"/>
              </w:rPr>
              <w:t>Some resear</w:t>
            </w:r>
            <w:r w:rsidR="00FF45BF" w:rsidRPr="00A83A7B">
              <w:rPr>
                <w:rFonts w:ascii="Times New Roman" w:hAnsi="Times New Roman" w:cs="Times New Roman"/>
              </w:rPr>
              <w:t>ch articles may exclude in over</w:t>
            </w:r>
            <w:r w:rsidRPr="00A83A7B">
              <w:rPr>
                <w:rFonts w:ascii="Times New Roman" w:hAnsi="Times New Roman" w:cs="Times New Roman"/>
              </w:rPr>
              <w:t>view.</w:t>
            </w:r>
          </w:p>
        </w:tc>
        <w:tc>
          <w:tcPr>
            <w:tcW w:w="3447" w:type="dxa"/>
          </w:tcPr>
          <w:p w14:paraId="5F016B4C" w14:textId="77777777" w:rsidR="007C371F" w:rsidRPr="00A83A7B" w:rsidRDefault="007C371F" w:rsidP="007A62C0">
            <w:pPr>
              <w:pStyle w:val="ListParagraph"/>
              <w:numPr>
                <w:ilvl w:val="0"/>
                <w:numId w:val="23"/>
              </w:numPr>
              <w:jc w:val="both"/>
              <w:rPr>
                <w:rFonts w:ascii="Times New Roman" w:hAnsi="Times New Roman" w:cs="Times New Roman"/>
              </w:rPr>
            </w:pPr>
            <w:r w:rsidRPr="00A83A7B">
              <w:rPr>
                <w:rFonts w:ascii="Times New Roman" w:hAnsi="Times New Roman" w:cs="Times New Roman"/>
              </w:rPr>
              <w:t>One should be careful while searching for the articles by taking the relevant search strings to the topic you choose and formulating it.</w:t>
            </w:r>
          </w:p>
          <w:p w14:paraId="5CB5DBF0" w14:textId="11FA1171" w:rsidR="00D62383" w:rsidRPr="00A83A7B" w:rsidRDefault="00D62383" w:rsidP="007A62C0">
            <w:pPr>
              <w:jc w:val="both"/>
              <w:rPr>
                <w:rFonts w:ascii="Times New Roman" w:hAnsi="Times New Roman" w:cs="Times New Roman"/>
              </w:rPr>
            </w:pPr>
          </w:p>
        </w:tc>
      </w:tr>
    </w:tbl>
    <w:p w14:paraId="265EED0A" w14:textId="77777777" w:rsidR="00D62383" w:rsidRPr="00A83A7B" w:rsidRDefault="00D62383" w:rsidP="00D62383">
      <w:pPr>
        <w:rPr>
          <w:rFonts w:ascii="Times New Roman" w:hAnsi="Times New Roman" w:cs="Times New Roman"/>
        </w:rPr>
      </w:pPr>
    </w:p>
    <w:p w14:paraId="6E44E2F7" w14:textId="6E4EFD35" w:rsidR="001B0889" w:rsidRDefault="007C371F" w:rsidP="001B0889">
      <w:pPr>
        <w:rPr>
          <w:rFonts w:ascii="Times New Roman" w:hAnsi="Times New Roman" w:cs="Times New Roman"/>
        </w:rPr>
      </w:pPr>
      <w:r w:rsidRPr="00A83A7B">
        <w:rPr>
          <w:rFonts w:ascii="Times New Roman" w:hAnsi="Times New Roman" w:cs="Times New Roman"/>
        </w:rPr>
        <w:t>Risks that may arise while</w:t>
      </w:r>
      <w:r w:rsidR="00856613" w:rsidRPr="00A83A7B">
        <w:rPr>
          <w:rFonts w:ascii="Times New Roman" w:hAnsi="Times New Roman" w:cs="Times New Roman"/>
        </w:rPr>
        <w:t xml:space="preserve"> working in on research methods Below table shows the identification of risks and its likelihood, impact, avoidance and mitigation strategies are addressed.</w:t>
      </w:r>
    </w:p>
    <w:p w14:paraId="1821E8B7" w14:textId="77777777" w:rsidR="005C22B6" w:rsidRPr="00A83A7B" w:rsidRDefault="005C22B6" w:rsidP="001B0889">
      <w:pPr>
        <w:rPr>
          <w:rFonts w:ascii="Times New Roman" w:hAnsi="Times New Roman" w:cs="Times New Roman"/>
        </w:rPr>
      </w:pPr>
    </w:p>
    <w:tbl>
      <w:tblPr>
        <w:tblStyle w:val="TableGrid"/>
        <w:tblW w:w="0" w:type="auto"/>
        <w:tblLook w:val="04A0" w:firstRow="1" w:lastRow="0" w:firstColumn="1" w:lastColumn="0" w:noHBand="0" w:noVBand="1"/>
      </w:tblPr>
      <w:tblGrid>
        <w:gridCol w:w="1588"/>
        <w:gridCol w:w="2156"/>
        <w:gridCol w:w="1879"/>
        <w:gridCol w:w="1876"/>
        <w:gridCol w:w="1897"/>
      </w:tblGrid>
      <w:tr w:rsidR="001B0889" w:rsidRPr="00A83A7B" w14:paraId="37C8B01B" w14:textId="77777777" w:rsidTr="008D19AE">
        <w:tc>
          <w:tcPr>
            <w:tcW w:w="1588" w:type="dxa"/>
          </w:tcPr>
          <w:p w14:paraId="0AC99FF5" w14:textId="7D31E3BB" w:rsidR="001B0889" w:rsidRPr="00A83A7B" w:rsidRDefault="001B0889" w:rsidP="001B0889">
            <w:pPr>
              <w:rPr>
                <w:rFonts w:ascii="Times New Roman" w:hAnsi="Times New Roman" w:cs="Times New Roman"/>
              </w:rPr>
            </w:pPr>
            <w:r w:rsidRPr="00A83A7B">
              <w:rPr>
                <w:rFonts w:ascii="Times New Roman" w:hAnsi="Times New Roman" w:cs="Times New Roman"/>
              </w:rPr>
              <w:t xml:space="preserve">Risk </w:t>
            </w:r>
          </w:p>
        </w:tc>
        <w:tc>
          <w:tcPr>
            <w:tcW w:w="2156" w:type="dxa"/>
          </w:tcPr>
          <w:p w14:paraId="740A204A" w14:textId="7DFA85C0" w:rsidR="001B0889" w:rsidRPr="00A83A7B" w:rsidRDefault="001B0889" w:rsidP="001B0889">
            <w:pPr>
              <w:rPr>
                <w:rFonts w:ascii="Times New Roman" w:hAnsi="Times New Roman" w:cs="Times New Roman"/>
              </w:rPr>
            </w:pPr>
            <w:r w:rsidRPr="00A83A7B">
              <w:rPr>
                <w:rFonts w:ascii="Times New Roman" w:hAnsi="Times New Roman" w:cs="Times New Roman"/>
              </w:rPr>
              <w:t>Why it occurs?</w:t>
            </w:r>
          </w:p>
        </w:tc>
        <w:tc>
          <w:tcPr>
            <w:tcW w:w="1879" w:type="dxa"/>
          </w:tcPr>
          <w:p w14:paraId="4385B01E" w14:textId="1D85C042" w:rsidR="001B0889" w:rsidRPr="00A83A7B" w:rsidRDefault="001B0889" w:rsidP="001B0889">
            <w:pPr>
              <w:rPr>
                <w:rFonts w:ascii="Times New Roman" w:hAnsi="Times New Roman" w:cs="Times New Roman"/>
              </w:rPr>
            </w:pPr>
            <w:r w:rsidRPr="00A83A7B">
              <w:rPr>
                <w:rFonts w:ascii="Times New Roman" w:hAnsi="Times New Roman" w:cs="Times New Roman"/>
              </w:rPr>
              <w:t>What are the impacts?</w:t>
            </w:r>
          </w:p>
        </w:tc>
        <w:tc>
          <w:tcPr>
            <w:tcW w:w="1876" w:type="dxa"/>
          </w:tcPr>
          <w:p w14:paraId="7AC244D7" w14:textId="43A7F599" w:rsidR="001B0889" w:rsidRPr="00A83A7B" w:rsidRDefault="001B0889" w:rsidP="001B0889">
            <w:pPr>
              <w:rPr>
                <w:rFonts w:ascii="Times New Roman" w:hAnsi="Times New Roman" w:cs="Times New Roman"/>
              </w:rPr>
            </w:pPr>
            <w:r w:rsidRPr="00A83A7B">
              <w:rPr>
                <w:rFonts w:ascii="Times New Roman" w:hAnsi="Times New Roman" w:cs="Times New Roman"/>
              </w:rPr>
              <w:t>How to avoid it?</w:t>
            </w:r>
          </w:p>
        </w:tc>
        <w:tc>
          <w:tcPr>
            <w:tcW w:w="1897" w:type="dxa"/>
          </w:tcPr>
          <w:p w14:paraId="09D7D310" w14:textId="2F2D5701" w:rsidR="001B0889" w:rsidRPr="00A83A7B" w:rsidRDefault="001B0889" w:rsidP="001B0889">
            <w:pPr>
              <w:rPr>
                <w:rFonts w:ascii="Times New Roman" w:hAnsi="Times New Roman" w:cs="Times New Roman"/>
              </w:rPr>
            </w:pPr>
            <w:r w:rsidRPr="00A83A7B">
              <w:rPr>
                <w:rFonts w:ascii="Times New Roman" w:hAnsi="Times New Roman" w:cs="Times New Roman"/>
              </w:rPr>
              <w:t>How to mitigate it?</w:t>
            </w:r>
          </w:p>
        </w:tc>
      </w:tr>
      <w:tr w:rsidR="001B0889" w:rsidRPr="00A83A7B" w14:paraId="3F9CAE0E" w14:textId="77777777" w:rsidTr="008D19AE">
        <w:tc>
          <w:tcPr>
            <w:tcW w:w="1588" w:type="dxa"/>
          </w:tcPr>
          <w:p w14:paraId="2918C47E" w14:textId="7FE19E70" w:rsidR="001B0889" w:rsidRPr="00A83A7B" w:rsidRDefault="006E208D" w:rsidP="001B0889">
            <w:pPr>
              <w:rPr>
                <w:rFonts w:ascii="Times New Roman" w:hAnsi="Times New Roman" w:cs="Times New Roman"/>
              </w:rPr>
            </w:pPr>
            <w:r w:rsidRPr="00A83A7B">
              <w:rPr>
                <w:rFonts w:ascii="Times New Roman" w:hAnsi="Times New Roman" w:cs="Times New Roman"/>
              </w:rPr>
              <w:t>Interpretation validity</w:t>
            </w:r>
          </w:p>
        </w:tc>
        <w:tc>
          <w:tcPr>
            <w:tcW w:w="2156" w:type="dxa"/>
          </w:tcPr>
          <w:p w14:paraId="3636D098" w14:textId="62B97511" w:rsidR="001B0889" w:rsidRPr="00A83A7B" w:rsidRDefault="006E208D" w:rsidP="001B0889">
            <w:pPr>
              <w:rPr>
                <w:rFonts w:ascii="Times New Roman" w:hAnsi="Times New Roman" w:cs="Times New Roman"/>
              </w:rPr>
            </w:pPr>
            <w:r w:rsidRPr="00A83A7B">
              <w:rPr>
                <w:rFonts w:ascii="Times New Roman" w:hAnsi="Times New Roman" w:cs="Times New Roman"/>
              </w:rPr>
              <w:t>It generally occurs when incorrect interpretation is done from the collected data.</w:t>
            </w:r>
          </w:p>
        </w:tc>
        <w:tc>
          <w:tcPr>
            <w:tcW w:w="1879" w:type="dxa"/>
          </w:tcPr>
          <w:p w14:paraId="6B53AC93" w14:textId="628BBC9E" w:rsidR="001B0889" w:rsidRPr="00A83A7B" w:rsidRDefault="006E208D" w:rsidP="001B0889">
            <w:pPr>
              <w:rPr>
                <w:rFonts w:ascii="Times New Roman" w:hAnsi="Times New Roman" w:cs="Times New Roman"/>
              </w:rPr>
            </w:pPr>
            <w:r w:rsidRPr="00A83A7B">
              <w:rPr>
                <w:rFonts w:ascii="Times New Roman" w:hAnsi="Times New Roman" w:cs="Times New Roman"/>
              </w:rPr>
              <w:t>Depending on one’s own notation of understanding rather th</w:t>
            </w:r>
            <w:r w:rsidR="00633D1B" w:rsidRPr="00A83A7B">
              <w:rPr>
                <w:rFonts w:ascii="Times New Roman" w:hAnsi="Times New Roman" w:cs="Times New Roman"/>
              </w:rPr>
              <w:t>an what the actual data is</w:t>
            </w:r>
            <w:r w:rsidRPr="00A83A7B">
              <w:rPr>
                <w:rFonts w:ascii="Times New Roman" w:hAnsi="Times New Roman" w:cs="Times New Roman"/>
              </w:rPr>
              <w:t xml:space="preserve"> </w:t>
            </w:r>
            <w:r w:rsidR="00633D1B" w:rsidRPr="00A83A7B">
              <w:rPr>
                <w:rFonts w:ascii="Times New Roman" w:hAnsi="Times New Roman" w:cs="Times New Roman"/>
              </w:rPr>
              <w:t>given.</w:t>
            </w:r>
          </w:p>
          <w:p w14:paraId="6276A343" w14:textId="77777777" w:rsidR="00154B91" w:rsidRPr="00A83A7B" w:rsidRDefault="00154B91" w:rsidP="001B0889">
            <w:pPr>
              <w:rPr>
                <w:rFonts w:ascii="Times New Roman" w:hAnsi="Times New Roman" w:cs="Times New Roman"/>
              </w:rPr>
            </w:pPr>
          </w:p>
          <w:p w14:paraId="6FED213F" w14:textId="783BEC90" w:rsidR="006E208D" w:rsidRPr="00A83A7B" w:rsidRDefault="006E208D" w:rsidP="001B0889">
            <w:pPr>
              <w:rPr>
                <w:rFonts w:ascii="Times New Roman" w:hAnsi="Times New Roman" w:cs="Times New Roman"/>
              </w:rPr>
            </w:pPr>
            <w:r w:rsidRPr="00A83A7B">
              <w:rPr>
                <w:rFonts w:ascii="Times New Roman" w:hAnsi="Times New Roman" w:cs="Times New Roman"/>
              </w:rPr>
              <w:t>Manipulating</w:t>
            </w:r>
            <w:r w:rsidR="00144C81" w:rsidRPr="00A83A7B">
              <w:rPr>
                <w:rFonts w:ascii="Times New Roman" w:hAnsi="Times New Roman" w:cs="Times New Roman"/>
              </w:rPr>
              <w:t xml:space="preserve"> the data</w:t>
            </w:r>
            <w:r w:rsidRPr="00A83A7B">
              <w:rPr>
                <w:rFonts w:ascii="Times New Roman" w:hAnsi="Times New Roman" w:cs="Times New Roman"/>
              </w:rPr>
              <w:t xml:space="preserve"> based on his</w:t>
            </w:r>
            <w:r w:rsidR="00144C81" w:rsidRPr="00A83A7B">
              <w:rPr>
                <w:rFonts w:ascii="Times New Roman" w:hAnsi="Times New Roman" w:cs="Times New Roman"/>
              </w:rPr>
              <w:t xml:space="preserve"> own view point rather than</w:t>
            </w:r>
            <w:r w:rsidRPr="00A83A7B">
              <w:rPr>
                <w:rFonts w:ascii="Times New Roman" w:hAnsi="Times New Roman" w:cs="Times New Roman"/>
              </w:rPr>
              <w:t xml:space="preserve"> the view point</w:t>
            </w:r>
            <w:r w:rsidR="00144C81" w:rsidRPr="00A83A7B">
              <w:rPr>
                <w:rFonts w:ascii="Times New Roman" w:hAnsi="Times New Roman" w:cs="Times New Roman"/>
              </w:rPr>
              <w:t xml:space="preserve"> of </w:t>
            </w:r>
            <w:r w:rsidRPr="00A83A7B">
              <w:rPr>
                <w:rFonts w:ascii="Times New Roman" w:hAnsi="Times New Roman" w:cs="Times New Roman"/>
              </w:rPr>
              <w:t xml:space="preserve"> collected data.</w:t>
            </w:r>
          </w:p>
        </w:tc>
        <w:tc>
          <w:tcPr>
            <w:tcW w:w="1876" w:type="dxa"/>
          </w:tcPr>
          <w:p w14:paraId="77215968" w14:textId="6FB992AC" w:rsidR="001B0889" w:rsidRPr="00A83A7B" w:rsidRDefault="00154B91" w:rsidP="001B0889">
            <w:pPr>
              <w:rPr>
                <w:rFonts w:ascii="Times New Roman" w:hAnsi="Times New Roman" w:cs="Times New Roman"/>
              </w:rPr>
            </w:pPr>
            <w:r w:rsidRPr="00A83A7B">
              <w:rPr>
                <w:rFonts w:ascii="Times New Roman" w:hAnsi="Times New Roman" w:cs="Times New Roman"/>
              </w:rPr>
              <w:t>In order to avoid the inter</w:t>
            </w:r>
            <w:r w:rsidR="00144C81" w:rsidRPr="00A83A7B">
              <w:rPr>
                <w:rFonts w:ascii="Times New Roman" w:hAnsi="Times New Roman" w:cs="Times New Roman"/>
              </w:rPr>
              <w:t>pretation validity</w:t>
            </w:r>
            <w:r w:rsidR="00FF45BF" w:rsidRPr="00A83A7B">
              <w:rPr>
                <w:rFonts w:ascii="Times New Roman" w:hAnsi="Times New Roman" w:cs="Times New Roman"/>
              </w:rPr>
              <w:t>,</w:t>
            </w:r>
            <w:r w:rsidR="00144C81" w:rsidRPr="00A83A7B">
              <w:rPr>
                <w:rFonts w:ascii="Times New Roman" w:hAnsi="Times New Roman" w:cs="Times New Roman"/>
              </w:rPr>
              <w:t xml:space="preserve"> we can </w:t>
            </w:r>
            <w:r w:rsidRPr="00A83A7B">
              <w:rPr>
                <w:rFonts w:ascii="Times New Roman" w:hAnsi="Times New Roman" w:cs="Times New Roman"/>
              </w:rPr>
              <w:t>add open ended questions to answer elaborately.</w:t>
            </w:r>
          </w:p>
        </w:tc>
        <w:tc>
          <w:tcPr>
            <w:tcW w:w="1897" w:type="dxa"/>
          </w:tcPr>
          <w:p w14:paraId="7C6239BF" w14:textId="77777777" w:rsidR="00154B91" w:rsidRPr="00A83A7B" w:rsidRDefault="00154B91" w:rsidP="001B0889">
            <w:pPr>
              <w:rPr>
                <w:rFonts w:ascii="Times New Roman" w:hAnsi="Times New Roman" w:cs="Times New Roman"/>
              </w:rPr>
            </w:pPr>
            <w:r w:rsidRPr="00A83A7B">
              <w:rPr>
                <w:rFonts w:ascii="Times New Roman" w:hAnsi="Times New Roman" w:cs="Times New Roman"/>
              </w:rPr>
              <w:t xml:space="preserve">Interpretation and communication skills can be improvised. </w:t>
            </w:r>
          </w:p>
          <w:p w14:paraId="556FDDCC" w14:textId="49FFBD9E" w:rsidR="00154B91" w:rsidRPr="00A83A7B" w:rsidRDefault="00154B91" w:rsidP="001B0889">
            <w:pPr>
              <w:rPr>
                <w:rFonts w:ascii="Times New Roman" w:hAnsi="Times New Roman" w:cs="Times New Roman"/>
              </w:rPr>
            </w:pPr>
            <w:r w:rsidRPr="00A83A7B">
              <w:rPr>
                <w:rFonts w:ascii="Times New Roman" w:hAnsi="Times New Roman" w:cs="Times New Roman"/>
              </w:rPr>
              <w:t>Questionnaire should</w:t>
            </w:r>
            <w:r w:rsidR="00144C81" w:rsidRPr="00A83A7B">
              <w:rPr>
                <w:rFonts w:ascii="Times New Roman" w:hAnsi="Times New Roman" w:cs="Times New Roman"/>
              </w:rPr>
              <w:t xml:space="preserve"> not be confusing.</w:t>
            </w:r>
          </w:p>
        </w:tc>
      </w:tr>
      <w:tr w:rsidR="001B0889" w:rsidRPr="00A83A7B" w14:paraId="233C65F9" w14:textId="77777777" w:rsidTr="008D19AE">
        <w:tc>
          <w:tcPr>
            <w:tcW w:w="1588" w:type="dxa"/>
          </w:tcPr>
          <w:p w14:paraId="78CE2BD8" w14:textId="3451453D" w:rsidR="001B0889" w:rsidRPr="00A83A7B" w:rsidRDefault="00154B91" w:rsidP="001B0889">
            <w:pPr>
              <w:rPr>
                <w:rFonts w:ascii="Times New Roman" w:hAnsi="Times New Roman" w:cs="Times New Roman"/>
              </w:rPr>
            </w:pPr>
            <w:r w:rsidRPr="00A83A7B">
              <w:rPr>
                <w:rFonts w:ascii="Times New Roman" w:hAnsi="Times New Roman" w:cs="Times New Roman"/>
              </w:rPr>
              <w:t>Descriptive validity</w:t>
            </w:r>
          </w:p>
        </w:tc>
        <w:tc>
          <w:tcPr>
            <w:tcW w:w="2156" w:type="dxa"/>
          </w:tcPr>
          <w:p w14:paraId="1874F8BB" w14:textId="3D3CC692" w:rsidR="001B0889" w:rsidRPr="00A83A7B" w:rsidRDefault="00154B91" w:rsidP="001B0889">
            <w:pPr>
              <w:rPr>
                <w:rFonts w:ascii="Times New Roman" w:hAnsi="Times New Roman" w:cs="Times New Roman"/>
              </w:rPr>
            </w:pPr>
            <w:r w:rsidRPr="00A83A7B">
              <w:rPr>
                <w:rFonts w:ascii="Times New Roman" w:hAnsi="Times New Roman" w:cs="Times New Roman"/>
              </w:rPr>
              <w:t xml:space="preserve">It occurs </w:t>
            </w:r>
            <w:r w:rsidR="00144C81" w:rsidRPr="00A83A7B">
              <w:rPr>
                <w:rFonts w:ascii="Times New Roman" w:hAnsi="Times New Roman" w:cs="Times New Roman"/>
              </w:rPr>
              <w:t>when the data collected or given was not</w:t>
            </w:r>
            <w:r w:rsidRPr="00A83A7B">
              <w:rPr>
                <w:rFonts w:ascii="Times New Roman" w:hAnsi="Times New Roman" w:cs="Times New Roman"/>
              </w:rPr>
              <w:t xml:space="preserve"> </w:t>
            </w:r>
            <w:r w:rsidR="00144C81" w:rsidRPr="00A83A7B">
              <w:rPr>
                <w:rFonts w:ascii="Times New Roman" w:hAnsi="Times New Roman" w:cs="Times New Roman"/>
              </w:rPr>
              <w:t xml:space="preserve"> </w:t>
            </w:r>
            <w:r w:rsidRPr="00A83A7B">
              <w:rPr>
                <w:rFonts w:ascii="Times New Roman" w:hAnsi="Times New Roman" w:cs="Times New Roman"/>
              </w:rPr>
              <w:t>recorded correctly.</w:t>
            </w:r>
          </w:p>
        </w:tc>
        <w:tc>
          <w:tcPr>
            <w:tcW w:w="1879" w:type="dxa"/>
          </w:tcPr>
          <w:p w14:paraId="5A76C9C4" w14:textId="7E61FA91" w:rsidR="001B0889" w:rsidRPr="00A83A7B" w:rsidRDefault="00144C81" w:rsidP="001B0889">
            <w:pPr>
              <w:rPr>
                <w:rFonts w:ascii="Times New Roman" w:hAnsi="Times New Roman" w:cs="Times New Roman"/>
              </w:rPr>
            </w:pPr>
            <w:r w:rsidRPr="00A83A7B">
              <w:rPr>
                <w:rFonts w:ascii="Times New Roman" w:hAnsi="Times New Roman" w:cs="Times New Roman"/>
              </w:rPr>
              <w:t>It</w:t>
            </w:r>
            <w:r w:rsidR="00154B91" w:rsidRPr="00A83A7B">
              <w:rPr>
                <w:rFonts w:ascii="Times New Roman" w:hAnsi="Times New Roman" w:cs="Times New Roman"/>
              </w:rPr>
              <w:t xml:space="preserve"> might result in false values that impact and change the end systematic mapping framework.</w:t>
            </w:r>
          </w:p>
        </w:tc>
        <w:tc>
          <w:tcPr>
            <w:tcW w:w="1876" w:type="dxa"/>
          </w:tcPr>
          <w:p w14:paraId="651A38D1" w14:textId="77777777" w:rsidR="001B0889" w:rsidRPr="00A83A7B" w:rsidRDefault="00154B91" w:rsidP="001B0889">
            <w:pPr>
              <w:rPr>
                <w:rFonts w:ascii="Times New Roman" w:hAnsi="Times New Roman" w:cs="Times New Roman"/>
              </w:rPr>
            </w:pPr>
            <w:r w:rsidRPr="00A83A7B">
              <w:rPr>
                <w:rFonts w:ascii="Times New Roman" w:hAnsi="Times New Roman" w:cs="Times New Roman"/>
              </w:rPr>
              <w:t>It should be recorded and maintained properly.</w:t>
            </w:r>
          </w:p>
          <w:p w14:paraId="0F60128A" w14:textId="77777777" w:rsidR="00154B91" w:rsidRPr="00A83A7B" w:rsidRDefault="00154B91" w:rsidP="001B0889">
            <w:pPr>
              <w:rPr>
                <w:rFonts w:ascii="Times New Roman" w:hAnsi="Times New Roman" w:cs="Times New Roman"/>
              </w:rPr>
            </w:pPr>
          </w:p>
          <w:p w14:paraId="1A274803" w14:textId="3552B173" w:rsidR="00154B91" w:rsidRPr="00A83A7B" w:rsidRDefault="00154B91" w:rsidP="001B0889">
            <w:pPr>
              <w:rPr>
                <w:rFonts w:ascii="Times New Roman" w:hAnsi="Times New Roman" w:cs="Times New Roman"/>
              </w:rPr>
            </w:pPr>
            <w:r w:rsidRPr="00A83A7B">
              <w:rPr>
                <w:rFonts w:ascii="Times New Roman" w:hAnsi="Times New Roman" w:cs="Times New Roman"/>
              </w:rPr>
              <w:t>Recorded data shouldn’t be the shorter version of what actually being said or collected.</w:t>
            </w:r>
          </w:p>
        </w:tc>
        <w:tc>
          <w:tcPr>
            <w:tcW w:w="1897" w:type="dxa"/>
          </w:tcPr>
          <w:p w14:paraId="59E69FE2" w14:textId="00D819A4" w:rsidR="001B0889" w:rsidRPr="00A83A7B" w:rsidRDefault="00144C81" w:rsidP="001B0889">
            <w:pPr>
              <w:rPr>
                <w:rFonts w:ascii="Times New Roman" w:hAnsi="Times New Roman" w:cs="Times New Roman"/>
              </w:rPr>
            </w:pPr>
            <w:r w:rsidRPr="00A83A7B">
              <w:rPr>
                <w:rFonts w:ascii="Times New Roman" w:hAnsi="Times New Roman" w:cs="Times New Roman"/>
              </w:rPr>
              <w:t>In order to mitigate, it</w:t>
            </w:r>
            <w:r w:rsidR="00154B91" w:rsidRPr="00A83A7B">
              <w:rPr>
                <w:rFonts w:ascii="Times New Roman" w:hAnsi="Times New Roman" w:cs="Times New Roman"/>
              </w:rPr>
              <w:t xml:space="preserve"> is important to keep track of all the record.</w:t>
            </w:r>
          </w:p>
          <w:p w14:paraId="39E345F8" w14:textId="59B1E8DD" w:rsidR="00154B91" w:rsidRPr="00A83A7B" w:rsidRDefault="00144C81" w:rsidP="001B0889">
            <w:pPr>
              <w:rPr>
                <w:rFonts w:ascii="Times New Roman" w:hAnsi="Times New Roman" w:cs="Times New Roman"/>
              </w:rPr>
            </w:pPr>
            <w:r w:rsidRPr="00A83A7B">
              <w:rPr>
                <w:rFonts w:ascii="Times New Roman" w:hAnsi="Times New Roman" w:cs="Times New Roman"/>
              </w:rPr>
              <w:t>We c</w:t>
            </w:r>
            <w:r w:rsidR="00154B91" w:rsidRPr="00A83A7B">
              <w:rPr>
                <w:rFonts w:ascii="Times New Roman" w:hAnsi="Times New Roman" w:cs="Times New Roman"/>
              </w:rPr>
              <w:t>an use online tools to store the collected data.</w:t>
            </w:r>
          </w:p>
          <w:p w14:paraId="70024C77" w14:textId="193F4CB7" w:rsidR="00154B91" w:rsidRPr="00A83A7B" w:rsidRDefault="00154B91" w:rsidP="001B0889">
            <w:pPr>
              <w:rPr>
                <w:rFonts w:ascii="Times New Roman" w:hAnsi="Times New Roman" w:cs="Times New Roman"/>
              </w:rPr>
            </w:pPr>
          </w:p>
        </w:tc>
      </w:tr>
      <w:tr w:rsidR="001B0889" w:rsidRPr="00A83A7B" w14:paraId="1CF4FA45" w14:textId="77777777" w:rsidTr="008D19AE">
        <w:trPr>
          <w:trHeight w:val="194"/>
        </w:trPr>
        <w:tc>
          <w:tcPr>
            <w:tcW w:w="1588" w:type="dxa"/>
          </w:tcPr>
          <w:p w14:paraId="5F20B4EE" w14:textId="11E6A366" w:rsidR="001B0889" w:rsidRPr="00A83A7B" w:rsidRDefault="00154B91" w:rsidP="001B0889">
            <w:pPr>
              <w:rPr>
                <w:rFonts w:ascii="Times New Roman" w:hAnsi="Times New Roman" w:cs="Times New Roman"/>
              </w:rPr>
            </w:pPr>
            <w:r w:rsidRPr="00A83A7B">
              <w:rPr>
                <w:rFonts w:ascii="Times New Roman" w:hAnsi="Times New Roman" w:cs="Times New Roman"/>
              </w:rPr>
              <w:t>Theory validity</w:t>
            </w:r>
          </w:p>
        </w:tc>
        <w:tc>
          <w:tcPr>
            <w:tcW w:w="2156" w:type="dxa"/>
          </w:tcPr>
          <w:p w14:paraId="04CA0680" w14:textId="164001DD" w:rsidR="001B0889" w:rsidRPr="00A83A7B" w:rsidRDefault="00154B91" w:rsidP="001B0889">
            <w:pPr>
              <w:rPr>
                <w:rFonts w:ascii="Times New Roman" w:hAnsi="Times New Roman" w:cs="Times New Roman"/>
              </w:rPr>
            </w:pPr>
            <w:r w:rsidRPr="00A83A7B">
              <w:rPr>
                <w:rFonts w:ascii="Times New Roman" w:hAnsi="Times New Roman" w:cs="Times New Roman"/>
              </w:rPr>
              <w:t>The initial specific theory that the researcher believes should not be aligned with what the actual data is collected.</w:t>
            </w:r>
          </w:p>
        </w:tc>
        <w:tc>
          <w:tcPr>
            <w:tcW w:w="1879" w:type="dxa"/>
          </w:tcPr>
          <w:p w14:paraId="275C6623" w14:textId="77777777" w:rsidR="001B0889" w:rsidRPr="00A83A7B" w:rsidRDefault="00154B91" w:rsidP="001B0889">
            <w:pPr>
              <w:rPr>
                <w:rFonts w:ascii="Times New Roman" w:hAnsi="Times New Roman" w:cs="Times New Roman"/>
              </w:rPr>
            </w:pPr>
            <w:r w:rsidRPr="00A83A7B">
              <w:rPr>
                <w:rFonts w:ascii="Times New Roman" w:hAnsi="Times New Roman" w:cs="Times New Roman"/>
              </w:rPr>
              <w:t>This impacts the entire project.</w:t>
            </w:r>
          </w:p>
          <w:p w14:paraId="55680F86" w14:textId="040CE941" w:rsidR="00154B91" w:rsidRPr="00A83A7B" w:rsidRDefault="00FF45BF" w:rsidP="001B0889">
            <w:pPr>
              <w:rPr>
                <w:rFonts w:ascii="Times New Roman" w:hAnsi="Times New Roman" w:cs="Times New Roman"/>
              </w:rPr>
            </w:pPr>
            <w:r w:rsidRPr="00A83A7B">
              <w:rPr>
                <w:rFonts w:ascii="Times New Roman" w:hAnsi="Times New Roman" w:cs="Times New Roman"/>
              </w:rPr>
              <w:t>I</w:t>
            </w:r>
            <w:r w:rsidR="00154B91" w:rsidRPr="00A83A7B">
              <w:rPr>
                <w:rFonts w:ascii="Times New Roman" w:hAnsi="Times New Roman" w:cs="Times New Roman"/>
              </w:rPr>
              <w:t>ndustrial practitioners</w:t>
            </w:r>
            <w:r w:rsidRPr="00A83A7B">
              <w:rPr>
                <w:rFonts w:ascii="Times New Roman" w:hAnsi="Times New Roman" w:cs="Times New Roman"/>
              </w:rPr>
              <w:t xml:space="preserve"> do not trust false </w:t>
            </w:r>
            <w:r w:rsidR="00F76435" w:rsidRPr="00A83A7B">
              <w:rPr>
                <w:rFonts w:ascii="Times New Roman" w:hAnsi="Times New Roman" w:cs="Times New Roman"/>
              </w:rPr>
              <w:t>proofed</w:t>
            </w:r>
            <w:r w:rsidRPr="00A83A7B">
              <w:rPr>
                <w:rFonts w:ascii="Times New Roman" w:hAnsi="Times New Roman" w:cs="Times New Roman"/>
              </w:rPr>
              <w:t xml:space="preserve"> statements.</w:t>
            </w:r>
          </w:p>
        </w:tc>
        <w:tc>
          <w:tcPr>
            <w:tcW w:w="1876" w:type="dxa"/>
          </w:tcPr>
          <w:p w14:paraId="37546833" w14:textId="77777777" w:rsidR="001B0889" w:rsidRPr="00A83A7B" w:rsidRDefault="00154B91" w:rsidP="001B0889">
            <w:pPr>
              <w:rPr>
                <w:rFonts w:ascii="Times New Roman" w:hAnsi="Times New Roman" w:cs="Times New Roman"/>
              </w:rPr>
            </w:pPr>
            <w:r w:rsidRPr="00A83A7B">
              <w:rPr>
                <w:rFonts w:ascii="Times New Roman" w:hAnsi="Times New Roman" w:cs="Times New Roman"/>
              </w:rPr>
              <w:t xml:space="preserve">We ensure that we do not coerce the data. </w:t>
            </w:r>
          </w:p>
          <w:p w14:paraId="14287C45" w14:textId="02CC369C" w:rsidR="00154B91" w:rsidRPr="00A83A7B" w:rsidRDefault="00154B91" w:rsidP="001B0889">
            <w:pPr>
              <w:rPr>
                <w:rFonts w:ascii="Times New Roman" w:hAnsi="Times New Roman" w:cs="Times New Roman"/>
              </w:rPr>
            </w:pPr>
            <w:r w:rsidRPr="00A83A7B">
              <w:rPr>
                <w:rFonts w:ascii="Times New Roman" w:hAnsi="Times New Roman" w:cs="Times New Roman"/>
              </w:rPr>
              <w:t>Try not to match the obtained data with the expected data by manipulation.</w:t>
            </w:r>
          </w:p>
        </w:tc>
        <w:tc>
          <w:tcPr>
            <w:tcW w:w="1897" w:type="dxa"/>
          </w:tcPr>
          <w:p w14:paraId="4ADAA0CF" w14:textId="77777777" w:rsidR="001B0889" w:rsidRPr="00A83A7B" w:rsidRDefault="00154B91" w:rsidP="001B0889">
            <w:pPr>
              <w:rPr>
                <w:rFonts w:ascii="Times New Roman" w:hAnsi="Times New Roman" w:cs="Times New Roman"/>
              </w:rPr>
            </w:pPr>
            <w:r w:rsidRPr="00A83A7B">
              <w:rPr>
                <w:rFonts w:ascii="Times New Roman" w:hAnsi="Times New Roman" w:cs="Times New Roman"/>
              </w:rPr>
              <w:t>Each and every detail should be presented.</w:t>
            </w:r>
          </w:p>
          <w:p w14:paraId="70342ED1" w14:textId="30EB03A2" w:rsidR="00154B91" w:rsidRPr="00A83A7B" w:rsidRDefault="00154B91" w:rsidP="001B0889">
            <w:pPr>
              <w:rPr>
                <w:rFonts w:ascii="Times New Roman" w:hAnsi="Times New Roman" w:cs="Times New Roman"/>
              </w:rPr>
            </w:pPr>
            <w:r w:rsidRPr="00A83A7B">
              <w:rPr>
                <w:rFonts w:ascii="Times New Roman" w:hAnsi="Times New Roman" w:cs="Times New Roman"/>
              </w:rPr>
              <w:t>Results should be accepted even if it d</w:t>
            </w:r>
            <w:r w:rsidR="00144C81" w:rsidRPr="00A83A7B">
              <w:rPr>
                <w:rFonts w:ascii="Times New Roman" w:hAnsi="Times New Roman" w:cs="Times New Roman"/>
              </w:rPr>
              <w:t>oes not prove initially stated</w:t>
            </w:r>
            <w:r w:rsidRPr="00A83A7B">
              <w:rPr>
                <w:rFonts w:ascii="Times New Roman" w:hAnsi="Times New Roman" w:cs="Times New Roman"/>
              </w:rPr>
              <w:t xml:space="preserve"> theory.</w:t>
            </w:r>
          </w:p>
        </w:tc>
      </w:tr>
    </w:tbl>
    <w:p w14:paraId="17BAA47C" w14:textId="77777777" w:rsidR="001B0889" w:rsidRPr="00F12FF1" w:rsidRDefault="001B0889" w:rsidP="001B0889">
      <w:pPr>
        <w:rPr>
          <w:rFonts w:ascii="Times New Roman" w:hAnsi="Times New Roman" w:cs="Times New Roman"/>
        </w:rPr>
      </w:pPr>
    </w:p>
    <w:p w14:paraId="2EF44B7E" w14:textId="77777777" w:rsidR="00882A56" w:rsidRPr="00BC1B45" w:rsidRDefault="00882A56" w:rsidP="00BD238C">
      <w:pPr>
        <w:pStyle w:val="Heading2"/>
        <w:numPr>
          <w:ilvl w:val="0"/>
          <w:numId w:val="0"/>
        </w:numPr>
        <w:ind w:left="360" w:hanging="360"/>
        <w:rPr>
          <w:rFonts w:ascii="Times New Roman" w:hAnsi="Times New Roman" w:cs="Times New Roman"/>
          <w:sz w:val="32"/>
        </w:rPr>
      </w:pPr>
      <w:r w:rsidRPr="00BC1B45">
        <w:rPr>
          <w:rFonts w:ascii="Times New Roman" w:hAnsi="Times New Roman" w:cs="Times New Roman"/>
          <w:sz w:val="32"/>
        </w:rPr>
        <w:t>References</w:t>
      </w:r>
    </w:p>
    <w:p w14:paraId="7D98DBA0" w14:textId="77777777" w:rsidR="00DF3406" w:rsidRPr="00DF3406" w:rsidRDefault="003E535F" w:rsidP="00DF3406">
      <w:pPr>
        <w:pStyle w:val="Bibliography"/>
        <w:rPr>
          <w:rFonts w:cs="Times"/>
        </w:rPr>
      </w:pPr>
      <w:r>
        <w:fldChar w:fldCharType="begin"/>
      </w:r>
      <w:r>
        <w:instrText xml:space="preserve"> ADDIN ZOTERO_BIBL {"custom":[]} CSL_BIBLIOGRAPHY </w:instrText>
      </w:r>
      <w:r>
        <w:fldChar w:fldCharType="separate"/>
      </w:r>
      <w:r w:rsidR="00DF3406" w:rsidRPr="00DF3406">
        <w:rPr>
          <w:rFonts w:cs="Times"/>
        </w:rPr>
        <w:t>[1]</w:t>
      </w:r>
      <w:r w:rsidR="00DF3406" w:rsidRPr="00DF3406">
        <w:rPr>
          <w:rFonts w:cs="Times"/>
        </w:rPr>
        <w:tab/>
        <w:t>B. W. Boehm, “Software engineering economics,” 1981.</w:t>
      </w:r>
    </w:p>
    <w:p w14:paraId="6C2E9025" w14:textId="77777777" w:rsidR="00DF3406" w:rsidRPr="00DF3406" w:rsidRDefault="00DF3406" w:rsidP="00DF3406">
      <w:pPr>
        <w:pStyle w:val="Bibliography"/>
        <w:rPr>
          <w:rFonts w:cs="Times"/>
        </w:rPr>
      </w:pPr>
      <w:r w:rsidRPr="00DF3406">
        <w:rPr>
          <w:rFonts w:cs="Times"/>
        </w:rPr>
        <w:t>[2]</w:t>
      </w:r>
      <w:r w:rsidRPr="00DF3406">
        <w:rPr>
          <w:rFonts w:cs="Times"/>
        </w:rPr>
        <w:tab/>
        <w:t xml:space="preserve">P. Clements, R. Kazman, and M. Klein, </w:t>
      </w:r>
      <w:r w:rsidRPr="00DF3406">
        <w:rPr>
          <w:rFonts w:cs="Times"/>
          <w:i/>
          <w:iCs/>
        </w:rPr>
        <w:t>Evaluating software architectures : methods and case studies</w:t>
      </w:r>
      <w:r w:rsidRPr="00DF3406">
        <w:rPr>
          <w:rFonts w:cs="Times"/>
        </w:rPr>
        <w:t>. Boston, [Mass.]: Addison-Wesley, 2002.</w:t>
      </w:r>
    </w:p>
    <w:p w14:paraId="515CC191" w14:textId="77777777" w:rsidR="00DF3406" w:rsidRPr="00DF3406" w:rsidRDefault="00DF3406" w:rsidP="00DF3406">
      <w:pPr>
        <w:pStyle w:val="Bibliography"/>
        <w:rPr>
          <w:rFonts w:cs="Times"/>
        </w:rPr>
      </w:pPr>
      <w:r w:rsidRPr="00DF3406">
        <w:rPr>
          <w:rFonts w:cs="Times"/>
        </w:rPr>
        <w:lastRenderedPageBreak/>
        <w:t>[3]</w:t>
      </w:r>
      <w:r w:rsidRPr="00DF3406">
        <w:rPr>
          <w:rFonts w:cs="Times"/>
        </w:rPr>
        <w:tab/>
        <w:t xml:space="preserve">M. A. Awad, “A comparison between agile and traditional software development methodologies,” </w:t>
      </w:r>
      <w:r w:rsidRPr="00DF3406">
        <w:rPr>
          <w:rFonts w:cs="Times"/>
          <w:i/>
          <w:iCs/>
        </w:rPr>
        <w:t>Univ. West. Aust.</w:t>
      </w:r>
      <w:r w:rsidRPr="00DF3406">
        <w:rPr>
          <w:rFonts w:cs="Times"/>
        </w:rPr>
        <w:t>, 2005.</w:t>
      </w:r>
    </w:p>
    <w:p w14:paraId="6E7AC7B1" w14:textId="77777777" w:rsidR="00DF3406" w:rsidRPr="00DF3406" w:rsidRDefault="00DF3406" w:rsidP="00DF3406">
      <w:pPr>
        <w:pStyle w:val="Bibliography"/>
        <w:rPr>
          <w:rFonts w:cs="Times"/>
        </w:rPr>
      </w:pPr>
      <w:r w:rsidRPr="00DF3406">
        <w:rPr>
          <w:rFonts w:cs="Times"/>
        </w:rPr>
        <w:t>[4]</w:t>
      </w:r>
      <w:r w:rsidRPr="00DF3406">
        <w:rPr>
          <w:rFonts w:cs="Times"/>
        </w:rPr>
        <w:tab/>
        <w:t xml:space="preserve">B. Boehm and R. Turner, “Management Challenges to Implementing Agile Processes in Traditional Development Organizations,” </w:t>
      </w:r>
      <w:r w:rsidRPr="00DF3406">
        <w:rPr>
          <w:rFonts w:cs="Times"/>
          <w:i/>
          <w:iCs/>
        </w:rPr>
        <w:t>IEEE Softw.</w:t>
      </w:r>
      <w:r w:rsidRPr="00DF3406">
        <w:rPr>
          <w:rFonts w:cs="Times"/>
        </w:rPr>
        <w:t>, vol. 22, no. 5, pp. 30–39, Sep. 2005.</w:t>
      </w:r>
    </w:p>
    <w:p w14:paraId="774BC057" w14:textId="77777777" w:rsidR="00DF3406" w:rsidRPr="00DF3406" w:rsidRDefault="00DF3406" w:rsidP="00DF3406">
      <w:pPr>
        <w:pStyle w:val="Bibliography"/>
        <w:rPr>
          <w:rFonts w:cs="Times"/>
        </w:rPr>
      </w:pPr>
      <w:r w:rsidRPr="00DF3406">
        <w:rPr>
          <w:rFonts w:cs="Times"/>
        </w:rPr>
        <w:t>[5]</w:t>
      </w:r>
      <w:r w:rsidRPr="00DF3406">
        <w:rPr>
          <w:rFonts w:cs="Times"/>
        </w:rPr>
        <w:tab/>
        <w:t xml:space="preserve">N. B. Ali, K. Petersen, and M. Mäntylä, “Testing highly complex system of systems: an industrial case study,” in </w:t>
      </w:r>
      <w:r w:rsidRPr="00DF3406">
        <w:rPr>
          <w:rFonts w:cs="Times"/>
          <w:i/>
          <w:iCs/>
        </w:rPr>
        <w:t>Proceedings of the ACM-IEEE international symposium on Empirical software engineering and measurement</w:t>
      </w:r>
      <w:r w:rsidRPr="00DF3406">
        <w:rPr>
          <w:rFonts w:cs="Times"/>
        </w:rPr>
        <w:t>, 2012, pp. 211–220.</w:t>
      </w:r>
    </w:p>
    <w:p w14:paraId="301ED14D" w14:textId="77777777" w:rsidR="00DF3406" w:rsidRPr="00DF3406" w:rsidRDefault="00DF3406" w:rsidP="00DF3406">
      <w:pPr>
        <w:pStyle w:val="Bibliography"/>
        <w:rPr>
          <w:rFonts w:cs="Times"/>
        </w:rPr>
      </w:pPr>
      <w:r w:rsidRPr="00DF3406">
        <w:rPr>
          <w:rFonts w:cs="Times"/>
        </w:rPr>
        <w:t>[6]</w:t>
      </w:r>
      <w:r w:rsidRPr="00DF3406">
        <w:rPr>
          <w:rFonts w:cs="Times"/>
        </w:rPr>
        <w:tab/>
        <w:t xml:space="preserve">J. Eckstein, </w:t>
      </w:r>
      <w:r w:rsidRPr="00DF3406">
        <w:rPr>
          <w:rFonts w:cs="Times"/>
          <w:i/>
          <w:iCs/>
        </w:rPr>
        <w:t>Agile Software Development in the Large: Diving Into the Deep</w:t>
      </w:r>
      <w:r w:rsidRPr="00DF3406">
        <w:rPr>
          <w:rFonts w:cs="Times"/>
        </w:rPr>
        <w:t>. Addison-Wesley Professional, 2013.</w:t>
      </w:r>
    </w:p>
    <w:p w14:paraId="29504F04" w14:textId="77777777" w:rsidR="00DF3406" w:rsidRPr="00DF3406" w:rsidRDefault="00DF3406" w:rsidP="00DF3406">
      <w:pPr>
        <w:pStyle w:val="Bibliography"/>
        <w:rPr>
          <w:rFonts w:cs="Times"/>
        </w:rPr>
      </w:pPr>
      <w:r w:rsidRPr="00DF3406">
        <w:rPr>
          <w:rFonts w:cs="Times"/>
        </w:rPr>
        <w:t>[7]</w:t>
      </w:r>
      <w:r w:rsidRPr="00DF3406">
        <w:rPr>
          <w:rFonts w:cs="Times"/>
        </w:rPr>
        <w:tab/>
        <w:t xml:space="preserve">P. Allen, M. Ramachandran, and H. Abushama, “PRISMS: an approach to software process improvement for small to medium enterprises,” in </w:t>
      </w:r>
      <w:r w:rsidRPr="00DF3406">
        <w:rPr>
          <w:rFonts w:cs="Times"/>
          <w:i/>
          <w:iCs/>
        </w:rPr>
        <w:t>Quality Software, 2003. Proceedings. Third International Conference on</w:t>
      </w:r>
      <w:r w:rsidRPr="00DF3406">
        <w:rPr>
          <w:rFonts w:cs="Times"/>
        </w:rPr>
        <w:t>, 2003, pp. 211–214.</w:t>
      </w:r>
    </w:p>
    <w:p w14:paraId="08F41058" w14:textId="77777777" w:rsidR="00DF3406" w:rsidRPr="00DF3406" w:rsidRDefault="00DF3406" w:rsidP="00DF3406">
      <w:pPr>
        <w:pStyle w:val="Bibliography"/>
        <w:rPr>
          <w:rFonts w:cs="Times"/>
        </w:rPr>
      </w:pPr>
      <w:r w:rsidRPr="00DF3406">
        <w:rPr>
          <w:rFonts w:cs="Times"/>
        </w:rPr>
        <w:t>[8]</w:t>
      </w:r>
      <w:r w:rsidRPr="00DF3406">
        <w:rPr>
          <w:rFonts w:cs="Times"/>
        </w:rPr>
        <w:tab/>
        <w:t xml:space="preserve">T. Dingsøyr and N. B. Moe, “Research Challenges in Large-scale Agile Software Development,” </w:t>
      </w:r>
      <w:r w:rsidRPr="00DF3406">
        <w:rPr>
          <w:rFonts w:cs="Times"/>
          <w:i/>
          <w:iCs/>
        </w:rPr>
        <w:t>SIGSOFT Softw Eng Notes</w:t>
      </w:r>
      <w:r w:rsidRPr="00DF3406">
        <w:rPr>
          <w:rFonts w:cs="Times"/>
        </w:rPr>
        <w:t>, vol. 38, no. 5, pp. 38–39, Aug. 2013.</w:t>
      </w:r>
    </w:p>
    <w:p w14:paraId="1623A2D0" w14:textId="77777777" w:rsidR="00DF3406" w:rsidRPr="00DF3406" w:rsidRDefault="00DF3406" w:rsidP="00DF3406">
      <w:pPr>
        <w:pStyle w:val="Bibliography"/>
        <w:rPr>
          <w:rFonts w:cs="Times"/>
        </w:rPr>
      </w:pPr>
      <w:r w:rsidRPr="00DF3406">
        <w:rPr>
          <w:rFonts w:cs="Times"/>
        </w:rPr>
        <w:t>[9]</w:t>
      </w:r>
      <w:r w:rsidRPr="00DF3406">
        <w:rPr>
          <w:rFonts w:cs="Times"/>
        </w:rPr>
        <w:tab/>
        <w:t xml:space="preserve">J. A. Highsmith, </w:t>
      </w:r>
      <w:r w:rsidRPr="00DF3406">
        <w:rPr>
          <w:rFonts w:cs="Times"/>
          <w:i/>
          <w:iCs/>
        </w:rPr>
        <w:t>Agile project management : creating innovative products</w:t>
      </w:r>
      <w:r w:rsidRPr="00DF3406">
        <w:rPr>
          <w:rFonts w:cs="Times"/>
        </w:rPr>
        <w:t>. Boston, MA: Addison-Wesley, 2004.</w:t>
      </w:r>
    </w:p>
    <w:p w14:paraId="7029CACB" w14:textId="77777777" w:rsidR="00DF3406" w:rsidRPr="00DF3406" w:rsidRDefault="00DF3406" w:rsidP="00DF3406">
      <w:pPr>
        <w:pStyle w:val="Bibliography"/>
        <w:rPr>
          <w:rFonts w:cs="Times"/>
        </w:rPr>
      </w:pPr>
      <w:r w:rsidRPr="00DF3406">
        <w:rPr>
          <w:rFonts w:cs="Times"/>
        </w:rPr>
        <w:t>[10]</w:t>
      </w:r>
      <w:r w:rsidRPr="00DF3406">
        <w:rPr>
          <w:rFonts w:cs="Times"/>
        </w:rPr>
        <w:tab/>
        <w:t xml:space="preserve">A. Begel and N. Nagappan, “Usage and Perceptions of Agile Software Development in an Industrial Context: An Exploratory Study,” in </w:t>
      </w:r>
      <w:r w:rsidRPr="00DF3406">
        <w:rPr>
          <w:rFonts w:cs="Times"/>
          <w:i/>
          <w:iCs/>
        </w:rPr>
        <w:t>First International Symposium on Empirical Software Engineering and Measurement, 2007. ESEM 2007</w:t>
      </w:r>
      <w:r w:rsidRPr="00DF3406">
        <w:rPr>
          <w:rFonts w:cs="Times"/>
        </w:rPr>
        <w:t>, 2007, pp. 255–264.</w:t>
      </w:r>
    </w:p>
    <w:p w14:paraId="0E55C7A8" w14:textId="77777777" w:rsidR="00DF3406" w:rsidRPr="00DF3406" w:rsidRDefault="00DF3406" w:rsidP="00DF3406">
      <w:pPr>
        <w:pStyle w:val="Bibliography"/>
        <w:rPr>
          <w:rFonts w:cs="Times"/>
        </w:rPr>
      </w:pPr>
      <w:r w:rsidRPr="00DF3406">
        <w:rPr>
          <w:rFonts w:cs="Times"/>
        </w:rPr>
        <w:t>[11]</w:t>
      </w:r>
      <w:r w:rsidRPr="00DF3406">
        <w:rPr>
          <w:rFonts w:cs="Times"/>
        </w:rPr>
        <w:tab/>
        <w:t xml:space="preserve">D. Jacobs, </w:t>
      </w:r>
      <w:r w:rsidRPr="00DF3406">
        <w:rPr>
          <w:rFonts w:cs="Times"/>
          <w:i/>
          <w:iCs/>
        </w:rPr>
        <w:t>Accelerating process improvement using agile techniques</w:t>
      </w:r>
      <w:r w:rsidRPr="00DF3406">
        <w:rPr>
          <w:rFonts w:cs="Times"/>
        </w:rPr>
        <w:t>. CRC Press, 2005.</w:t>
      </w:r>
    </w:p>
    <w:p w14:paraId="0BD93FE4" w14:textId="77777777" w:rsidR="00DF3406" w:rsidRPr="00DF3406" w:rsidRDefault="00DF3406" w:rsidP="00DF3406">
      <w:pPr>
        <w:pStyle w:val="Bibliography"/>
        <w:rPr>
          <w:rFonts w:cs="Times"/>
        </w:rPr>
      </w:pPr>
      <w:r w:rsidRPr="00DF3406">
        <w:rPr>
          <w:rFonts w:cs="Times"/>
        </w:rPr>
        <w:t>[12]</w:t>
      </w:r>
      <w:r w:rsidRPr="00DF3406">
        <w:rPr>
          <w:rFonts w:cs="Times"/>
        </w:rPr>
        <w:tab/>
        <w:t xml:space="preserve">K. Petersen and C. Wohlin, “A comparison of issues and advantages in agile and incremental development between state of the art and an industrial case,” </w:t>
      </w:r>
      <w:r w:rsidRPr="00DF3406">
        <w:rPr>
          <w:rFonts w:cs="Times"/>
          <w:i/>
          <w:iCs/>
        </w:rPr>
        <w:t>J. Syst. Softw.</w:t>
      </w:r>
      <w:r w:rsidRPr="00DF3406">
        <w:rPr>
          <w:rFonts w:cs="Times"/>
        </w:rPr>
        <w:t>, vol. 82, no. 9, pp. 1479–1490, Sep. 2009.</w:t>
      </w:r>
    </w:p>
    <w:p w14:paraId="2874C8B9" w14:textId="77777777" w:rsidR="00DF3406" w:rsidRPr="00DF3406" w:rsidRDefault="00DF3406" w:rsidP="00DF3406">
      <w:pPr>
        <w:pStyle w:val="Bibliography"/>
        <w:rPr>
          <w:rFonts w:cs="Times"/>
        </w:rPr>
      </w:pPr>
      <w:r w:rsidRPr="00DF3406">
        <w:rPr>
          <w:rFonts w:cs="Times"/>
        </w:rPr>
        <w:t>[13]</w:t>
      </w:r>
      <w:r w:rsidRPr="00DF3406">
        <w:rPr>
          <w:rFonts w:cs="Times"/>
        </w:rPr>
        <w:tab/>
        <w:t xml:space="preserve">L. Yi, “Manager as Scrum Master,” in </w:t>
      </w:r>
      <w:r w:rsidRPr="00DF3406">
        <w:rPr>
          <w:rFonts w:cs="Times"/>
          <w:i/>
          <w:iCs/>
        </w:rPr>
        <w:t>Agile Conference (AGILE), 2011</w:t>
      </w:r>
      <w:r w:rsidRPr="00DF3406">
        <w:rPr>
          <w:rFonts w:cs="Times"/>
        </w:rPr>
        <w:t>, 2011, pp. 151–153.</w:t>
      </w:r>
    </w:p>
    <w:p w14:paraId="23453235" w14:textId="77777777" w:rsidR="00DF3406" w:rsidRPr="00DF3406" w:rsidRDefault="00DF3406" w:rsidP="00DF3406">
      <w:pPr>
        <w:pStyle w:val="Bibliography"/>
        <w:rPr>
          <w:rFonts w:cs="Times"/>
        </w:rPr>
      </w:pPr>
      <w:r w:rsidRPr="00DF3406">
        <w:rPr>
          <w:rFonts w:cs="Times"/>
        </w:rPr>
        <w:t>[14]</w:t>
      </w:r>
      <w:r w:rsidRPr="00DF3406">
        <w:rPr>
          <w:rFonts w:cs="Times"/>
        </w:rPr>
        <w:tab/>
        <w:t xml:space="preserve">K. Beck, </w:t>
      </w:r>
      <w:r w:rsidRPr="00DF3406">
        <w:rPr>
          <w:rFonts w:cs="Times"/>
          <w:i/>
          <w:iCs/>
        </w:rPr>
        <w:t>Test-driven development: by example</w:t>
      </w:r>
      <w:r w:rsidRPr="00DF3406">
        <w:rPr>
          <w:rFonts w:cs="Times"/>
        </w:rPr>
        <w:t>. Addison-Wesley Professional, 2003.</w:t>
      </w:r>
    </w:p>
    <w:p w14:paraId="30A3DC4B" w14:textId="77777777" w:rsidR="00DF3406" w:rsidRPr="00DF3406" w:rsidRDefault="00DF3406" w:rsidP="00DF3406">
      <w:pPr>
        <w:pStyle w:val="Bibliography"/>
        <w:rPr>
          <w:rFonts w:cs="Times"/>
        </w:rPr>
      </w:pPr>
      <w:r w:rsidRPr="00DF3406">
        <w:rPr>
          <w:rFonts w:cs="Times"/>
        </w:rPr>
        <w:t>[15]</w:t>
      </w:r>
      <w:r w:rsidRPr="00DF3406">
        <w:rPr>
          <w:rFonts w:cs="Times"/>
        </w:rPr>
        <w:tab/>
        <w:t xml:space="preserve">D. Talby, A. Keren, O. Hazzan, and Y. Dubinsky, “Agile software testing in a large-scale project,” </w:t>
      </w:r>
      <w:r w:rsidRPr="00DF3406">
        <w:rPr>
          <w:rFonts w:cs="Times"/>
          <w:i/>
          <w:iCs/>
        </w:rPr>
        <w:t>IEEE Softw.</w:t>
      </w:r>
      <w:r w:rsidRPr="00DF3406">
        <w:rPr>
          <w:rFonts w:cs="Times"/>
        </w:rPr>
        <w:t>, vol. 23, no. 4, pp. 30–37, Jul. 2006.</w:t>
      </w:r>
    </w:p>
    <w:p w14:paraId="1946F633" w14:textId="77777777" w:rsidR="00DF3406" w:rsidRPr="00DF3406" w:rsidRDefault="00DF3406" w:rsidP="00DF3406">
      <w:pPr>
        <w:pStyle w:val="Bibliography"/>
        <w:rPr>
          <w:rFonts w:cs="Times"/>
        </w:rPr>
      </w:pPr>
      <w:r w:rsidRPr="00DF3406">
        <w:rPr>
          <w:rFonts w:cs="Times"/>
        </w:rPr>
        <w:t>[16]</w:t>
      </w:r>
      <w:r w:rsidRPr="00DF3406">
        <w:rPr>
          <w:rFonts w:cs="Times"/>
        </w:rPr>
        <w:tab/>
        <w:t xml:space="preserve">H. Zhi-gen, Y. Quan, and Z. Xi, “Research on Agile Project Management with Scrum Method,” in </w:t>
      </w:r>
      <w:r w:rsidRPr="00DF3406">
        <w:rPr>
          <w:rFonts w:cs="Times"/>
          <w:i/>
          <w:iCs/>
        </w:rPr>
        <w:t>IITA International Conference on Services Science, Management and Engineering, 2009. SSME ’09</w:t>
      </w:r>
      <w:r w:rsidRPr="00DF3406">
        <w:rPr>
          <w:rFonts w:cs="Times"/>
        </w:rPr>
        <w:t>, 2009, pp. 26–29.</w:t>
      </w:r>
    </w:p>
    <w:p w14:paraId="525FCAE8" w14:textId="77777777" w:rsidR="00DF3406" w:rsidRPr="00DF3406" w:rsidRDefault="00DF3406" w:rsidP="00DF3406">
      <w:pPr>
        <w:pStyle w:val="Bibliography"/>
        <w:rPr>
          <w:rFonts w:cs="Times"/>
        </w:rPr>
      </w:pPr>
      <w:r w:rsidRPr="00DF3406">
        <w:rPr>
          <w:rFonts w:cs="Times"/>
        </w:rPr>
        <w:t>[17]</w:t>
      </w:r>
      <w:r w:rsidRPr="00DF3406">
        <w:rPr>
          <w:rFonts w:cs="Times"/>
        </w:rPr>
        <w:tab/>
        <w:t xml:space="preserve">J. Chattratichart and J. Brodie, “Applying user testing data to UEM performance metrics,” in </w:t>
      </w:r>
      <w:r w:rsidRPr="00DF3406">
        <w:rPr>
          <w:rFonts w:cs="Times"/>
          <w:i/>
          <w:iCs/>
        </w:rPr>
        <w:t>CHI’04 extended abstracts on Human factors in computing systems</w:t>
      </w:r>
      <w:r w:rsidRPr="00DF3406">
        <w:rPr>
          <w:rFonts w:cs="Times"/>
        </w:rPr>
        <w:t>, 2004, pp. 1119–1122.</w:t>
      </w:r>
    </w:p>
    <w:p w14:paraId="3FF811F4" w14:textId="77777777" w:rsidR="00DF3406" w:rsidRPr="00DF3406" w:rsidRDefault="00DF3406" w:rsidP="00DF3406">
      <w:pPr>
        <w:pStyle w:val="Bibliography"/>
        <w:rPr>
          <w:rFonts w:cs="Times"/>
        </w:rPr>
      </w:pPr>
      <w:r w:rsidRPr="00DF3406">
        <w:rPr>
          <w:rFonts w:cs="Times"/>
        </w:rPr>
        <w:t>[18]</w:t>
      </w:r>
      <w:r w:rsidRPr="00DF3406">
        <w:rPr>
          <w:rFonts w:cs="Times"/>
        </w:rPr>
        <w:tab/>
        <w:t xml:space="preserve">A. Aurum, H. akan Petersson, and C. Wohlin, “State-of-the-art: software inspections after 25 years,” </w:t>
      </w:r>
      <w:r w:rsidRPr="00DF3406">
        <w:rPr>
          <w:rFonts w:cs="Times"/>
          <w:i/>
          <w:iCs/>
        </w:rPr>
        <w:t>Softw. Test. Verification Reliab.</w:t>
      </w:r>
      <w:r w:rsidRPr="00DF3406">
        <w:rPr>
          <w:rFonts w:cs="Times"/>
        </w:rPr>
        <w:t>, vol. 12, no. 3, pp. 133–154, 2002.</w:t>
      </w:r>
    </w:p>
    <w:p w14:paraId="2AD59828" w14:textId="77777777" w:rsidR="00DF3406" w:rsidRPr="00DF3406" w:rsidRDefault="00DF3406" w:rsidP="00DF3406">
      <w:pPr>
        <w:pStyle w:val="Bibliography"/>
        <w:rPr>
          <w:rFonts w:cs="Times"/>
        </w:rPr>
      </w:pPr>
      <w:r w:rsidRPr="00DF3406">
        <w:rPr>
          <w:rFonts w:cs="Times"/>
        </w:rPr>
        <w:t>[19]</w:t>
      </w:r>
      <w:r w:rsidRPr="00DF3406">
        <w:rPr>
          <w:rFonts w:cs="Times"/>
        </w:rPr>
        <w:tab/>
        <w:t xml:space="preserve">H. Cibulski and A. Yehudai, “Regression Test Selection Techniques for Test-Driven Development,” in </w:t>
      </w:r>
      <w:r w:rsidRPr="00DF3406">
        <w:rPr>
          <w:rFonts w:cs="Times"/>
          <w:i/>
          <w:iCs/>
        </w:rPr>
        <w:t>Software Testing, Verification and Validation Workshops (ICSTW), 2011 IEEE Fourth International Conference on</w:t>
      </w:r>
      <w:r w:rsidRPr="00DF3406">
        <w:rPr>
          <w:rFonts w:cs="Times"/>
        </w:rPr>
        <w:t>, 2011, pp. 115–124.</w:t>
      </w:r>
    </w:p>
    <w:p w14:paraId="5F3AFA31" w14:textId="77777777" w:rsidR="00DF3406" w:rsidRPr="00DF3406" w:rsidRDefault="00DF3406" w:rsidP="00DF3406">
      <w:pPr>
        <w:pStyle w:val="Bibliography"/>
        <w:rPr>
          <w:rFonts w:cs="Times"/>
        </w:rPr>
      </w:pPr>
      <w:r w:rsidRPr="00DF3406">
        <w:rPr>
          <w:rFonts w:cs="Times"/>
        </w:rPr>
        <w:t>[20]</w:t>
      </w:r>
      <w:r w:rsidRPr="00DF3406">
        <w:rPr>
          <w:rFonts w:cs="Times"/>
        </w:rPr>
        <w:tab/>
        <w:t xml:space="preserve">A. T. Endo, A. da Simao, S. Souza, and P. Souza, “Web Services Composition Testing: A Strategy Based on Structural Testing of Parallel Programs,” in </w:t>
      </w:r>
      <w:r w:rsidRPr="00DF3406">
        <w:rPr>
          <w:rFonts w:cs="Times"/>
          <w:i/>
          <w:iCs/>
        </w:rPr>
        <w:t>Practice and Research Techniques, 2008. TAIC PART ’08. Testing: Academic Industrial Conference</w:t>
      </w:r>
      <w:r w:rsidRPr="00DF3406">
        <w:rPr>
          <w:rFonts w:cs="Times"/>
        </w:rPr>
        <w:t>, 2008, pp. 3–12.</w:t>
      </w:r>
    </w:p>
    <w:p w14:paraId="749D0476" w14:textId="77777777" w:rsidR="00DF3406" w:rsidRPr="00DF3406" w:rsidRDefault="00DF3406" w:rsidP="00DF3406">
      <w:pPr>
        <w:pStyle w:val="Bibliography"/>
        <w:rPr>
          <w:rFonts w:cs="Times"/>
        </w:rPr>
      </w:pPr>
      <w:r w:rsidRPr="00DF3406">
        <w:rPr>
          <w:rFonts w:cs="Times"/>
        </w:rPr>
        <w:t>[21]</w:t>
      </w:r>
      <w:r w:rsidRPr="00DF3406">
        <w:rPr>
          <w:rFonts w:cs="Times"/>
        </w:rPr>
        <w:tab/>
        <w:t xml:space="preserve">D. J. Fernandez and J. D. Fernandez, “Agile project management–agilism versus traditional approaches,” </w:t>
      </w:r>
      <w:r w:rsidRPr="00DF3406">
        <w:rPr>
          <w:rFonts w:cs="Times"/>
          <w:i/>
          <w:iCs/>
        </w:rPr>
        <w:t>J. Comput. Inf. Syst.</w:t>
      </w:r>
      <w:r w:rsidRPr="00DF3406">
        <w:rPr>
          <w:rFonts w:cs="Times"/>
        </w:rPr>
        <w:t>, vol. 49, no. 2, pp. 10–17, 2008.</w:t>
      </w:r>
    </w:p>
    <w:p w14:paraId="46C11AD4" w14:textId="77777777" w:rsidR="00DF3406" w:rsidRPr="00DF3406" w:rsidRDefault="00DF3406" w:rsidP="00DF3406">
      <w:pPr>
        <w:pStyle w:val="Bibliography"/>
        <w:rPr>
          <w:rFonts w:cs="Times"/>
        </w:rPr>
      </w:pPr>
      <w:r w:rsidRPr="00DF3406">
        <w:rPr>
          <w:rFonts w:cs="Times"/>
        </w:rPr>
        <w:t>[22]</w:t>
      </w:r>
      <w:r w:rsidRPr="00DF3406">
        <w:rPr>
          <w:rFonts w:cs="Times"/>
        </w:rPr>
        <w:tab/>
        <w:t xml:space="preserve">B. A. Kitchenham, D. Budgen, and P. Brereton, </w:t>
      </w:r>
      <w:r w:rsidRPr="00DF3406">
        <w:rPr>
          <w:rFonts w:cs="Times"/>
          <w:i/>
          <w:iCs/>
        </w:rPr>
        <w:t>Evidence-Based Software Engineering and Systematic Reviews</w:t>
      </w:r>
      <w:r w:rsidRPr="00DF3406">
        <w:rPr>
          <w:rFonts w:cs="Times"/>
        </w:rPr>
        <w:t>. Boca Raton, FL: CRC pressc, 2015.</w:t>
      </w:r>
    </w:p>
    <w:p w14:paraId="792F0982" w14:textId="77777777" w:rsidR="00DF3406" w:rsidRPr="00DF3406" w:rsidRDefault="00DF3406" w:rsidP="00DF3406">
      <w:pPr>
        <w:pStyle w:val="Bibliography"/>
        <w:rPr>
          <w:rFonts w:cs="Times"/>
        </w:rPr>
      </w:pPr>
      <w:r w:rsidRPr="00DF3406">
        <w:rPr>
          <w:rFonts w:cs="Times"/>
        </w:rPr>
        <w:lastRenderedPageBreak/>
        <w:t>[23]</w:t>
      </w:r>
      <w:r w:rsidRPr="00DF3406">
        <w:rPr>
          <w:rFonts w:cs="Times"/>
        </w:rPr>
        <w:tab/>
        <w:t xml:space="preserve">P. Biernacki and D. Waldorf, “Snowball sampling: Problems and techniques of chain referral sampling,” </w:t>
      </w:r>
      <w:r w:rsidRPr="00DF3406">
        <w:rPr>
          <w:rFonts w:cs="Times"/>
          <w:i/>
          <w:iCs/>
        </w:rPr>
        <w:t>Sociol. Methods Res.</w:t>
      </w:r>
      <w:r w:rsidRPr="00DF3406">
        <w:rPr>
          <w:rFonts w:cs="Times"/>
        </w:rPr>
        <w:t>, vol. 10, no. 2, pp. 141–163, 1981.</w:t>
      </w:r>
    </w:p>
    <w:p w14:paraId="1C8CBFE8" w14:textId="77777777" w:rsidR="00DF3406" w:rsidRPr="00DF3406" w:rsidRDefault="00DF3406" w:rsidP="00DF3406">
      <w:pPr>
        <w:pStyle w:val="Bibliography"/>
        <w:rPr>
          <w:rFonts w:cs="Times"/>
        </w:rPr>
      </w:pPr>
      <w:r w:rsidRPr="00DF3406">
        <w:rPr>
          <w:rFonts w:cs="Times"/>
        </w:rPr>
        <w:t>[24]</w:t>
      </w:r>
      <w:r w:rsidRPr="00DF3406">
        <w:rPr>
          <w:rFonts w:cs="Times"/>
        </w:rPr>
        <w:tab/>
        <w:t xml:space="preserve">E. R. Babbie and others, </w:t>
      </w:r>
      <w:r w:rsidRPr="00DF3406">
        <w:rPr>
          <w:rFonts w:cs="Times"/>
          <w:i/>
          <w:iCs/>
        </w:rPr>
        <w:t>Survey research methods</w:t>
      </w:r>
      <w:r w:rsidRPr="00DF3406">
        <w:rPr>
          <w:rFonts w:cs="Times"/>
        </w:rPr>
        <w:t>. Wadsworth Belmont, CA, 1973.</w:t>
      </w:r>
    </w:p>
    <w:p w14:paraId="5EAAEE89" w14:textId="77777777" w:rsidR="00DF3406" w:rsidRPr="00DF3406" w:rsidRDefault="00DF3406" w:rsidP="00DF3406">
      <w:pPr>
        <w:pStyle w:val="Bibliography"/>
        <w:rPr>
          <w:rFonts w:cs="Times"/>
        </w:rPr>
      </w:pPr>
      <w:r w:rsidRPr="00DF3406">
        <w:rPr>
          <w:rFonts w:cs="Times"/>
        </w:rPr>
        <w:t>[25]</w:t>
      </w:r>
      <w:r w:rsidRPr="00DF3406">
        <w:rPr>
          <w:rFonts w:cs="Times"/>
        </w:rPr>
        <w:tab/>
        <w:t xml:space="preserve">T. C. Lethbridge, S. E. Sim, and J. Singer, “Studying software engineers: Data collection techniques for software field studies,” </w:t>
      </w:r>
      <w:r w:rsidRPr="00DF3406">
        <w:rPr>
          <w:rFonts w:cs="Times"/>
          <w:i/>
          <w:iCs/>
        </w:rPr>
        <w:t>Empir. Softw. Eng.</w:t>
      </w:r>
      <w:r w:rsidRPr="00DF3406">
        <w:rPr>
          <w:rFonts w:cs="Times"/>
        </w:rPr>
        <w:t>, vol. 10, no. 3, pp. 311–341, 2005.</w:t>
      </w:r>
    </w:p>
    <w:p w14:paraId="5E8DF401" w14:textId="77777777" w:rsidR="00DF3406" w:rsidRPr="00DF3406" w:rsidRDefault="00DF3406" w:rsidP="00DF3406">
      <w:pPr>
        <w:pStyle w:val="Bibliography"/>
        <w:rPr>
          <w:rFonts w:cs="Times"/>
        </w:rPr>
      </w:pPr>
      <w:r w:rsidRPr="00DF3406">
        <w:rPr>
          <w:rFonts w:cs="Times"/>
        </w:rPr>
        <w:t>[26]</w:t>
      </w:r>
      <w:r w:rsidRPr="00DF3406">
        <w:rPr>
          <w:rFonts w:cs="Times"/>
        </w:rPr>
        <w:tab/>
        <w:t xml:space="preserve">J. W. Creswell, </w:t>
      </w:r>
      <w:r w:rsidRPr="00DF3406">
        <w:rPr>
          <w:rFonts w:cs="Times"/>
          <w:i/>
          <w:iCs/>
        </w:rPr>
        <w:t>Research design: Qualitative, quantitative, and mixed methods approaches</w:t>
      </w:r>
      <w:r w:rsidRPr="00DF3406">
        <w:rPr>
          <w:rFonts w:cs="Times"/>
        </w:rPr>
        <w:t>. Sage publications, 2013.</w:t>
      </w:r>
    </w:p>
    <w:p w14:paraId="06D6BC55" w14:textId="77777777" w:rsidR="00DF3406" w:rsidRPr="00DF3406" w:rsidRDefault="00DF3406" w:rsidP="00DF3406">
      <w:pPr>
        <w:pStyle w:val="Bibliography"/>
        <w:rPr>
          <w:rFonts w:cs="Times"/>
        </w:rPr>
      </w:pPr>
      <w:r w:rsidRPr="00DF3406">
        <w:rPr>
          <w:rFonts w:cs="Times"/>
        </w:rPr>
        <w:t>[27]</w:t>
      </w:r>
      <w:r w:rsidRPr="00DF3406">
        <w:rPr>
          <w:rFonts w:cs="Times"/>
        </w:rPr>
        <w:tab/>
        <w:t xml:space="preserve">A. B. Kajornboon, “Using interviews as research instruments,” </w:t>
      </w:r>
      <w:r w:rsidRPr="00DF3406">
        <w:rPr>
          <w:rFonts w:cs="Times"/>
          <w:i/>
          <w:iCs/>
        </w:rPr>
        <w:t>E-J. Res. Teach.</w:t>
      </w:r>
      <w:r w:rsidRPr="00DF3406">
        <w:rPr>
          <w:rFonts w:cs="Times"/>
        </w:rPr>
        <w:t>, vol. 2, no. 1, 2005.</w:t>
      </w:r>
    </w:p>
    <w:p w14:paraId="7703C6EB" w14:textId="77777777" w:rsidR="00DF3406" w:rsidRPr="00DF3406" w:rsidRDefault="00DF3406" w:rsidP="00DF3406">
      <w:pPr>
        <w:pStyle w:val="Bibliography"/>
        <w:rPr>
          <w:rFonts w:cs="Times"/>
        </w:rPr>
      </w:pPr>
      <w:r w:rsidRPr="00DF3406">
        <w:rPr>
          <w:rFonts w:cs="Times"/>
        </w:rPr>
        <w:t>[28]</w:t>
      </w:r>
      <w:r w:rsidRPr="00DF3406">
        <w:rPr>
          <w:rFonts w:cs="Times"/>
        </w:rPr>
        <w:tab/>
        <w:t xml:space="preserve">C. Wohlin, P. Runeson, M. Höst, M. C. Ohlsson, B. Regnell, and A. Wesslén, </w:t>
      </w:r>
      <w:r w:rsidRPr="00DF3406">
        <w:rPr>
          <w:rFonts w:cs="Times"/>
          <w:i/>
          <w:iCs/>
        </w:rPr>
        <w:t>Experimentation in software engineering</w:t>
      </w:r>
      <w:r w:rsidRPr="00DF3406">
        <w:rPr>
          <w:rFonts w:cs="Times"/>
        </w:rPr>
        <w:t>. Springer, 2012.</w:t>
      </w:r>
    </w:p>
    <w:p w14:paraId="66F30E7E" w14:textId="77777777" w:rsidR="00DF3406" w:rsidRPr="00DF3406" w:rsidRDefault="00DF3406" w:rsidP="00DF3406">
      <w:pPr>
        <w:pStyle w:val="Bibliography"/>
        <w:rPr>
          <w:rFonts w:cs="Times"/>
        </w:rPr>
      </w:pPr>
      <w:r w:rsidRPr="00DF3406">
        <w:rPr>
          <w:rFonts w:cs="Times"/>
        </w:rPr>
        <w:t>[29]</w:t>
      </w:r>
      <w:r w:rsidRPr="00DF3406">
        <w:rPr>
          <w:rFonts w:cs="Times"/>
        </w:rPr>
        <w:tab/>
        <w:t xml:space="preserve">D. W. Aha, “Case-based learning algorithms,” in </w:t>
      </w:r>
      <w:r w:rsidRPr="00DF3406">
        <w:rPr>
          <w:rFonts w:cs="Times"/>
          <w:i/>
          <w:iCs/>
        </w:rPr>
        <w:t>Proceedings of the 1991 DARPA Case-Based Reasoning Workshop</w:t>
      </w:r>
      <w:r w:rsidRPr="00DF3406">
        <w:rPr>
          <w:rFonts w:cs="Times"/>
        </w:rPr>
        <w:t>, 1991, vol. 1, pp. 147–158.</w:t>
      </w:r>
    </w:p>
    <w:p w14:paraId="157FF1FC" w14:textId="77777777" w:rsidR="00DF3406" w:rsidRPr="00DF3406" w:rsidRDefault="00DF3406" w:rsidP="00DF3406">
      <w:pPr>
        <w:pStyle w:val="Bibliography"/>
        <w:rPr>
          <w:rFonts w:cs="Times"/>
        </w:rPr>
      </w:pPr>
      <w:r w:rsidRPr="00DF3406">
        <w:rPr>
          <w:rFonts w:cs="Times"/>
        </w:rPr>
        <w:t>[30]</w:t>
      </w:r>
      <w:r w:rsidRPr="00DF3406">
        <w:rPr>
          <w:rFonts w:cs="Times"/>
        </w:rPr>
        <w:tab/>
        <w:t xml:space="preserve">G. Stoneburner, A. Goguen, and A. Feringa, “Risk management guide for information technology systems,” </w:t>
      </w:r>
      <w:r w:rsidRPr="00DF3406">
        <w:rPr>
          <w:rFonts w:cs="Times"/>
          <w:i/>
          <w:iCs/>
        </w:rPr>
        <w:t>Nist Spec. Publ.</w:t>
      </w:r>
      <w:r w:rsidRPr="00DF3406">
        <w:rPr>
          <w:rFonts w:cs="Times"/>
        </w:rPr>
        <w:t>, vol. 800, no. 30, pp. 800–30, 2002.</w:t>
      </w:r>
    </w:p>
    <w:p w14:paraId="6D00DC30" w14:textId="20E6BAE9" w:rsidR="00147083" w:rsidRDefault="003E535F">
      <w:r>
        <w:fldChar w:fldCharType="end"/>
      </w:r>
    </w:p>
    <w:sectPr w:rsidR="00147083" w:rsidSect="00747BD9">
      <w:footerReference w:type="even" r:id="rId10"/>
      <w:footerReference w:type="default" r:id="rId11"/>
      <w:pgSz w:w="12240" w:h="15840"/>
      <w:pgMar w:top="1417" w:right="1417" w:bottom="1417" w:left="1417" w:header="720" w:footer="720" w:gutter="0"/>
      <w:cols w:space="720"/>
      <w:noEndnote/>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C134D7" w14:textId="77777777" w:rsidR="00E3151A" w:rsidRDefault="00E3151A" w:rsidP="00882A56">
      <w:r>
        <w:separator/>
      </w:r>
    </w:p>
  </w:endnote>
  <w:endnote w:type="continuationSeparator" w:id="0">
    <w:p w14:paraId="388E803B" w14:textId="77777777" w:rsidR="00E3151A" w:rsidRDefault="00E3151A" w:rsidP="00882A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EF79D6" w14:textId="77777777" w:rsidR="00243D0C" w:rsidRDefault="00243D0C" w:rsidP="00882A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21F663" w14:textId="77777777" w:rsidR="00243D0C" w:rsidRDefault="00243D0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71410B" w14:textId="77777777" w:rsidR="00243D0C" w:rsidRDefault="00243D0C" w:rsidP="00882A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F92822">
      <w:rPr>
        <w:rStyle w:val="PageNumber"/>
        <w:noProof/>
      </w:rPr>
      <w:t>6</w:t>
    </w:r>
    <w:r>
      <w:rPr>
        <w:rStyle w:val="PageNumber"/>
      </w:rPr>
      <w:fldChar w:fldCharType="end"/>
    </w:r>
  </w:p>
  <w:p w14:paraId="5DD93184" w14:textId="77777777" w:rsidR="00243D0C" w:rsidRDefault="00243D0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500DAA" w14:textId="77777777" w:rsidR="00E3151A" w:rsidRDefault="00E3151A" w:rsidP="00882A56">
      <w:r>
        <w:separator/>
      </w:r>
    </w:p>
  </w:footnote>
  <w:footnote w:type="continuationSeparator" w:id="0">
    <w:p w14:paraId="05D7CF9E" w14:textId="77777777" w:rsidR="00E3151A" w:rsidRDefault="00E3151A" w:rsidP="00882A5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32AB7"/>
    <w:multiLevelType w:val="hybridMultilevel"/>
    <w:tmpl w:val="0280206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0E22CE"/>
    <w:multiLevelType w:val="multilevel"/>
    <w:tmpl w:val="E2206BA4"/>
    <w:lvl w:ilvl="0">
      <w:start w:val="1"/>
      <w:numFmt w:val="decimal"/>
      <w:lvlText w:val="%1"/>
      <w:lvlJc w:val="left"/>
      <w:pPr>
        <w:ind w:left="340" w:hanging="34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C8F74AA"/>
    <w:multiLevelType w:val="hybridMultilevel"/>
    <w:tmpl w:val="D0ACFE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1756F37"/>
    <w:multiLevelType w:val="hybridMultilevel"/>
    <w:tmpl w:val="94FE48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60E4893"/>
    <w:multiLevelType w:val="hybridMultilevel"/>
    <w:tmpl w:val="060C53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6C6547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E0E40CC"/>
    <w:multiLevelType w:val="hybridMultilevel"/>
    <w:tmpl w:val="4AEA6BCA"/>
    <w:lvl w:ilvl="0" w:tplc="F79810F4">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1B7DC7"/>
    <w:multiLevelType w:val="multilevel"/>
    <w:tmpl w:val="BB14611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B155EE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1F46A03"/>
    <w:multiLevelType w:val="hybridMultilevel"/>
    <w:tmpl w:val="958A3D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44F776B4"/>
    <w:multiLevelType w:val="hybridMultilevel"/>
    <w:tmpl w:val="35E62B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7D61656"/>
    <w:multiLevelType w:val="hybridMultilevel"/>
    <w:tmpl w:val="234C8624"/>
    <w:lvl w:ilvl="0" w:tplc="F79810F4">
      <w:start w:val="1"/>
      <w:numFmt w:val="decimal"/>
      <w:lvlText w:val="%1."/>
      <w:lvlJc w:val="left"/>
      <w:pPr>
        <w:ind w:left="36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8BE71D1"/>
    <w:multiLevelType w:val="hybridMultilevel"/>
    <w:tmpl w:val="71DEB53C"/>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49D538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1945B74"/>
    <w:multiLevelType w:val="hybridMultilevel"/>
    <w:tmpl w:val="38FA41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55BF582C"/>
    <w:multiLevelType w:val="hybridMultilevel"/>
    <w:tmpl w:val="8F6805AE"/>
    <w:lvl w:ilvl="0" w:tplc="F79810F4">
      <w:start w:val="1"/>
      <w:numFmt w:val="decimal"/>
      <w:lvlText w:val="%1."/>
      <w:lvlJc w:val="left"/>
      <w:pPr>
        <w:ind w:left="720" w:hanging="360"/>
      </w:pPr>
      <w:rPr>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AF95346"/>
    <w:multiLevelType w:val="hybridMultilevel"/>
    <w:tmpl w:val="666807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5D5C5D42"/>
    <w:multiLevelType w:val="hybridMultilevel"/>
    <w:tmpl w:val="002027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6A4E0EE6"/>
    <w:multiLevelType w:val="hybridMultilevel"/>
    <w:tmpl w:val="6F86FEB4"/>
    <w:lvl w:ilvl="0" w:tplc="0409000B">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nsid w:val="6B654DAA"/>
    <w:multiLevelType w:val="multilevel"/>
    <w:tmpl w:val="03762C78"/>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6E8830D2"/>
    <w:multiLevelType w:val="hybridMultilevel"/>
    <w:tmpl w:val="70689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E9428D"/>
    <w:multiLevelType w:val="hybridMultilevel"/>
    <w:tmpl w:val="A27C11F8"/>
    <w:lvl w:ilvl="0" w:tplc="CC0EB2EA">
      <w:start w:val="1"/>
      <w:numFmt w:val="decimal"/>
      <w:pStyle w:val="Heading1"/>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7C046E7"/>
    <w:multiLevelType w:val="hybridMultilevel"/>
    <w:tmpl w:val="0ECC0038"/>
    <w:lvl w:ilvl="0" w:tplc="E2D81642">
      <w:start w:val="1"/>
      <w:numFmt w:val="upperRoman"/>
      <w:lvlText w:val="%1."/>
      <w:lvlJc w:val="right"/>
      <w:pPr>
        <w:ind w:left="360" w:hanging="360"/>
      </w:pPr>
      <w:rPr>
        <w:sz w:val="32"/>
        <w:szCs w:val="3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B1D54CC"/>
    <w:multiLevelType w:val="hybridMultilevel"/>
    <w:tmpl w:val="BAB08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7E5D0E19"/>
    <w:multiLevelType w:val="multilevel"/>
    <w:tmpl w:val="9C804A06"/>
    <w:lvl w:ilvl="0">
      <w:start w:val="1"/>
      <w:numFmt w:val="decimal"/>
      <w:lvlText w:val="%1."/>
      <w:lvlJc w:val="left"/>
      <w:pPr>
        <w:ind w:left="360" w:hanging="360"/>
      </w:pPr>
      <w:rPr>
        <w:sz w:val="24"/>
        <w:szCs w:val="24"/>
      </w:rPr>
    </w:lvl>
    <w:lvl w:ilvl="1">
      <w:start w:val="1"/>
      <w:numFmt w:val="decimal"/>
      <w:lvlText w:val="%2."/>
      <w:lvlJc w:val="left"/>
      <w:pPr>
        <w:ind w:left="720" w:hanging="360"/>
      </w:pPr>
      <w:rPr>
        <w:sz w:val="20"/>
        <w:szCs w:val="2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8"/>
  </w:num>
  <w:num w:numId="4">
    <w:abstractNumId w:val="20"/>
  </w:num>
  <w:num w:numId="5">
    <w:abstractNumId w:val="2"/>
  </w:num>
  <w:num w:numId="6">
    <w:abstractNumId w:val="21"/>
  </w:num>
  <w:num w:numId="7">
    <w:abstractNumId w:val="14"/>
  </w:num>
  <w:num w:numId="8">
    <w:abstractNumId w:val="6"/>
  </w:num>
  <w:num w:numId="9">
    <w:abstractNumId w:val="11"/>
  </w:num>
  <w:num w:numId="10">
    <w:abstractNumId w:val="9"/>
  </w:num>
  <w:num w:numId="11">
    <w:abstractNumId w:val="25"/>
  </w:num>
  <w:num w:numId="12">
    <w:abstractNumId w:val="19"/>
  </w:num>
  <w:num w:numId="13">
    <w:abstractNumId w:val="23"/>
  </w:num>
  <w:num w:numId="14">
    <w:abstractNumId w:val="3"/>
  </w:num>
  <w:num w:numId="15">
    <w:abstractNumId w:val="22"/>
  </w:num>
  <w:num w:numId="16">
    <w:abstractNumId w:val="16"/>
  </w:num>
  <w:num w:numId="17">
    <w:abstractNumId w:val="7"/>
  </w:num>
  <w:num w:numId="18">
    <w:abstractNumId w:val="12"/>
  </w:num>
  <w:num w:numId="19">
    <w:abstractNumId w:val="13"/>
  </w:num>
  <w:num w:numId="20">
    <w:abstractNumId w:val="18"/>
  </w:num>
  <w:num w:numId="21">
    <w:abstractNumId w:val="24"/>
  </w:num>
  <w:num w:numId="22">
    <w:abstractNumId w:val="17"/>
  </w:num>
  <w:num w:numId="23">
    <w:abstractNumId w:val="4"/>
  </w:num>
  <w:num w:numId="24">
    <w:abstractNumId w:val="10"/>
  </w:num>
  <w:num w:numId="25">
    <w:abstractNumId w:val="5"/>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6"/>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2A56"/>
    <w:rsid w:val="00001438"/>
    <w:rsid w:val="00004404"/>
    <w:rsid w:val="00006921"/>
    <w:rsid w:val="00030F81"/>
    <w:rsid w:val="0003565D"/>
    <w:rsid w:val="000462FE"/>
    <w:rsid w:val="00050D99"/>
    <w:rsid w:val="000568FA"/>
    <w:rsid w:val="00070738"/>
    <w:rsid w:val="000809C8"/>
    <w:rsid w:val="0009535B"/>
    <w:rsid w:val="000A3BAC"/>
    <w:rsid w:val="000B20C8"/>
    <w:rsid w:val="000E0500"/>
    <w:rsid w:val="000F5104"/>
    <w:rsid w:val="00101D8A"/>
    <w:rsid w:val="00127633"/>
    <w:rsid w:val="00134CD1"/>
    <w:rsid w:val="0014099A"/>
    <w:rsid w:val="00144C81"/>
    <w:rsid w:val="00147083"/>
    <w:rsid w:val="00154B91"/>
    <w:rsid w:val="0016032C"/>
    <w:rsid w:val="00170348"/>
    <w:rsid w:val="0018080A"/>
    <w:rsid w:val="00180FCF"/>
    <w:rsid w:val="001904D4"/>
    <w:rsid w:val="00192E4D"/>
    <w:rsid w:val="00195203"/>
    <w:rsid w:val="001A2304"/>
    <w:rsid w:val="001B0889"/>
    <w:rsid w:val="001B1C10"/>
    <w:rsid w:val="001C522B"/>
    <w:rsid w:val="001C591B"/>
    <w:rsid w:val="001D05D7"/>
    <w:rsid w:val="001D6009"/>
    <w:rsid w:val="001F21A3"/>
    <w:rsid w:val="00225C28"/>
    <w:rsid w:val="002432D9"/>
    <w:rsid w:val="00243D0C"/>
    <w:rsid w:val="00247B93"/>
    <w:rsid w:val="0026293A"/>
    <w:rsid w:val="00267178"/>
    <w:rsid w:val="00283F43"/>
    <w:rsid w:val="00285914"/>
    <w:rsid w:val="002A55D5"/>
    <w:rsid w:val="002A78E0"/>
    <w:rsid w:val="002C20DE"/>
    <w:rsid w:val="002D5DDC"/>
    <w:rsid w:val="002E3382"/>
    <w:rsid w:val="002E7077"/>
    <w:rsid w:val="002F6BC0"/>
    <w:rsid w:val="00300EDB"/>
    <w:rsid w:val="003034E4"/>
    <w:rsid w:val="003046AB"/>
    <w:rsid w:val="003448CD"/>
    <w:rsid w:val="00363796"/>
    <w:rsid w:val="003729BF"/>
    <w:rsid w:val="00372E62"/>
    <w:rsid w:val="0037699E"/>
    <w:rsid w:val="00387CA1"/>
    <w:rsid w:val="0039060C"/>
    <w:rsid w:val="003B2CB6"/>
    <w:rsid w:val="003B5EDE"/>
    <w:rsid w:val="003C325C"/>
    <w:rsid w:val="003C49C5"/>
    <w:rsid w:val="003E27A0"/>
    <w:rsid w:val="003E535F"/>
    <w:rsid w:val="003E5496"/>
    <w:rsid w:val="003F1E37"/>
    <w:rsid w:val="00405596"/>
    <w:rsid w:val="00412C63"/>
    <w:rsid w:val="00414BF9"/>
    <w:rsid w:val="0043018B"/>
    <w:rsid w:val="00430EA8"/>
    <w:rsid w:val="004361F1"/>
    <w:rsid w:val="00445B7D"/>
    <w:rsid w:val="0044602C"/>
    <w:rsid w:val="004518D7"/>
    <w:rsid w:val="0049422F"/>
    <w:rsid w:val="004A594A"/>
    <w:rsid w:val="004C2A9F"/>
    <w:rsid w:val="004C7D4F"/>
    <w:rsid w:val="004D414F"/>
    <w:rsid w:val="004E233B"/>
    <w:rsid w:val="004E2F3A"/>
    <w:rsid w:val="004E4125"/>
    <w:rsid w:val="004F4A7B"/>
    <w:rsid w:val="00503193"/>
    <w:rsid w:val="00537CF5"/>
    <w:rsid w:val="00545812"/>
    <w:rsid w:val="00552ADE"/>
    <w:rsid w:val="00582DAB"/>
    <w:rsid w:val="005B0342"/>
    <w:rsid w:val="005B4D85"/>
    <w:rsid w:val="005B6995"/>
    <w:rsid w:val="005C0436"/>
    <w:rsid w:val="005C22B6"/>
    <w:rsid w:val="005C6493"/>
    <w:rsid w:val="005D142D"/>
    <w:rsid w:val="00601656"/>
    <w:rsid w:val="00603FD1"/>
    <w:rsid w:val="00611D94"/>
    <w:rsid w:val="00617909"/>
    <w:rsid w:val="0062053D"/>
    <w:rsid w:val="006219FD"/>
    <w:rsid w:val="00623244"/>
    <w:rsid w:val="00633D1B"/>
    <w:rsid w:val="00634820"/>
    <w:rsid w:val="00642F23"/>
    <w:rsid w:val="006515A4"/>
    <w:rsid w:val="00673B77"/>
    <w:rsid w:val="0069242D"/>
    <w:rsid w:val="006A0ABE"/>
    <w:rsid w:val="006A299C"/>
    <w:rsid w:val="006A55F1"/>
    <w:rsid w:val="006A58DD"/>
    <w:rsid w:val="006B3DE4"/>
    <w:rsid w:val="006C60F3"/>
    <w:rsid w:val="006E1BC2"/>
    <w:rsid w:val="006E208D"/>
    <w:rsid w:val="006F1677"/>
    <w:rsid w:val="00700E42"/>
    <w:rsid w:val="00725498"/>
    <w:rsid w:val="00742E2C"/>
    <w:rsid w:val="007451D1"/>
    <w:rsid w:val="00747BD9"/>
    <w:rsid w:val="0076234E"/>
    <w:rsid w:val="007623BC"/>
    <w:rsid w:val="00767C67"/>
    <w:rsid w:val="0077030B"/>
    <w:rsid w:val="00774222"/>
    <w:rsid w:val="00785D95"/>
    <w:rsid w:val="007923B1"/>
    <w:rsid w:val="007974B3"/>
    <w:rsid w:val="007A0846"/>
    <w:rsid w:val="007A62C0"/>
    <w:rsid w:val="007A6865"/>
    <w:rsid w:val="007A77B4"/>
    <w:rsid w:val="007B57F3"/>
    <w:rsid w:val="007C0DED"/>
    <w:rsid w:val="007C2CFE"/>
    <w:rsid w:val="007C371F"/>
    <w:rsid w:val="007C3ACD"/>
    <w:rsid w:val="007C64C9"/>
    <w:rsid w:val="007C66E3"/>
    <w:rsid w:val="007C6C2C"/>
    <w:rsid w:val="007D7AB4"/>
    <w:rsid w:val="007F2E5C"/>
    <w:rsid w:val="00810B7E"/>
    <w:rsid w:val="008160D5"/>
    <w:rsid w:val="00816F6D"/>
    <w:rsid w:val="00823436"/>
    <w:rsid w:val="008336EC"/>
    <w:rsid w:val="008501E5"/>
    <w:rsid w:val="00851A83"/>
    <w:rsid w:val="00856613"/>
    <w:rsid w:val="00870292"/>
    <w:rsid w:val="00882A56"/>
    <w:rsid w:val="008840DB"/>
    <w:rsid w:val="00893D46"/>
    <w:rsid w:val="008A08AA"/>
    <w:rsid w:val="008A199E"/>
    <w:rsid w:val="008B1823"/>
    <w:rsid w:val="008D19AE"/>
    <w:rsid w:val="008D5105"/>
    <w:rsid w:val="008E3A2D"/>
    <w:rsid w:val="008E7F44"/>
    <w:rsid w:val="00904DB6"/>
    <w:rsid w:val="009139BF"/>
    <w:rsid w:val="00927DB0"/>
    <w:rsid w:val="009358C0"/>
    <w:rsid w:val="00947306"/>
    <w:rsid w:val="0096061D"/>
    <w:rsid w:val="0097574A"/>
    <w:rsid w:val="009823F6"/>
    <w:rsid w:val="009945A7"/>
    <w:rsid w:val="009A2490"/>
    <w:rsid w:val="009A76C8"/>
    <w:rsid w:val="009D4F6A"/>
    <w:rsid w:val="009E07E2"/>
    <w:rsid w:val="009F3DEE"/>
    <w:rsid w:val="00A11E49"/>
    <w:rsid w:val="00A26DD4"/>
    <w:rsid w:val="00A314CE"/>
    <w:rsid w:val="00A3548E"/>
    <w:rsid w:val="00A45FED"/>
    <w:rsid w:val="00A83A7B"/>
    <w:rsid w:val="00A909FD"/>
    <w:rsid w:val="00AA7D72"/>
    <w:rsid w:val="00AB0CFF"/>
    <w:rsid w:val="00AC6401"/>
    <w:rsid w:val="00AC77E7"/>
    <w:rsid w:val="00AD7B14"/>
    <w:rsid w:val="00AF501F"/>
    <w:rsid w:val="00B06A24"/>
    <w:rsid w:val="00B2236B"/>
    <w:rsid w:val="00B34C6C"/>
    <w:rsid w:val="00B56CEB"/>
    <w:rsid w:val="00B6412D"/>
    <w:rsid w:val="00B6420C"/>
    <w:rsid w:val="00B71520"/>
    <w:rsid w:val="00B8146B"/>
    <w:rsid w:val="00B81D23"/>
    <w:rsid w:val="00B92DC1"/>
    <w:rsid w:val="00BA0494"/>
    <w:rsid w:val="00BC0497"/>
    <w:rsid w:val="00BC124E"/>
    <w:rsid w:val="00BC1B45"/>
    <w:rsid w:val="00BD238C"/>
    <w:rsid w:val="00BE208A"/>
    <w:rsid w:val="00BF13E9"/>
    <w:rsid w:val="00BF45CF"/>
    <w:rsid w:val="00C01A38"/>
    <w:rsid w:val="00C3295C"/>
    <w:rsid w:val="00C51BE6"/>
    <w:rsid w:val="00C738F4"/>
    <w:rsid w:val="00C82CA7"/>
    <w:rsid w:val="00C856CA"/>
    <w:rsid w:val="00CA5A88"/>
    <w:rsid w:val="00CD1436"/>
    <w:rsid w:val="00CD35AE"/>
    <w:rsid w:val="00CE67FB"/>
    <w:rsid w:val="00D003A7"/>
    <w:rsid w:val="00D02618"/>
    <w:rsid w:val="00D13CFA"/>
    <w:rsid w:val="00D32D44"/>
    <w:rsid w:val="00D361D4"/>
    <w:rsid w:val="00D42232"/>
    <w:rsid w:val="00D62383"/>
    <w:rsid w:val="00D6674B"/>
    <w:rsid w:val="00D809C6"/>
    <w:rsid w:val="00D82B20"/>
    <w:rsid w:val="00D83FE7"/>
    <w:rsid w:val="00D95C57"/>
    <w:rsid w:val="00DA5257"/>
    <w:rsid w:val="00DA7058"/>
    <w:rsid w:val="00DB13CD"/>
    <w:rsid w:val="00DB2DAE"/>
    <w:rsid w:val="00DB65CC"/>
    <w:rsid w:val="00DC721D"/>
    <w:rsid w:val="00DF3406"/>
    <w:rsid w:val="00E30F02"/>
    <w:rsid w:val="00E3151A"/>
    <w:rsid w:val="00E42B8D"/>
    <w:rsid w:val="00E52524"/>
    <w:rsid w:val="00E56945"/>
    <w:rsid w:val="00E65A79"/>
    <w:rsid w:val="00EA17EF"/>
    <w:rsid w:val="00EB3440"/>
    <w:rsid w:val="00ED59C5"/>
    <w:rsid w:val="00EE19CB"/>
    <w:rsid w:val="00F008F9"/>
    <w:rsid w:val="00F01AE5"/>
    <w:rsid w:val="00F05AF0"/>
    <w:rsid w:val="00F12FF1"/>
    <w:rsid w:val="00F16BDD"/>
    <w:rsid w:val="00F20402"/>
    <w:rsid w:val="00F26F1F"/>
    <w:rsid w:val="00F31758"/>
    <w:rsid w:val="00F33D25"/>
    <w:rsid w:val="00F35315"/>
    <w:rsid w:val="00F42A7B"/>
    <w:rsid w:val="00F70DEA"/>
    <w:rsid w:val="00F75B47"/>
    <w:rsid w:val="00F76435"/>
    <w:rsid w:val="00F915A5"/>
    <w:rsid w:val="00F92822"/>
    <w:rsid w:val="00FA6113"/>
    <w:rsid w:val="00FD2CDE"/>
    <w:rsid w:val="00FE7953"/>
    <w:rsid w:val="00FF45BF"/>
    <w:rsid w:val="00FF4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45A051F"/>
  <w14:defaultImageDpi w14:val="300"/>
  <w15:docId w15:val="{542C30BA-8B4B-40B4-ADE0-451F9041B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2A56"/>
    <w:rPr>
      <w:rFonts w:ascii="Times" w:hAnsi="Times"/>
    </w:rPr>
  </w:style>
  <w:style w:type="paragraph" w:styleId="Heading1">
    <w:name w:val="heading 1"/>
    <w:basedOn w:val="Normal"/>
    <w:next w:val="Normal"/>
    <w:link w:val="Heading1Char"/>
    <w:uiPriority w:val="9"/>
    <w:qFormat/>
    <w:rsid w:val="003034E4"/>
    <w:pPr>
      <w:keepNext/>
      <w:keepLines/>
      <w:numPr>
        <w:numId w:val="15"/>
      </w:numPr>
      <w:spacing w:before="240"/>
      <w:outlineLvl w:val="0"/>
    </w:pPr>
    <w:rPr>
      <w:rFonts w:eastAsiaTheme="majorEastAsia" w:cstheme="majorBidi"/>
      <w:b/>
      <w:bCs/>
    </w:rPr>
  </w:style>
  <w:style w:type="paragraph" w:styleId="Heading2">
    <w:name w:val="heading 2"/>
    <w:basedOn w:val="Heading1"/>
    <w:next w:val="Normal"/>
    <w:link w:val="Heading2Char"/>
    <w:uiPriority w:val="9"/>
    <w:unhideWhenUsed/>
    <w:qFormat/>
    <w:rsid w:val="00882A56"/>
    <w:pPr>
      <w:spacing w:before="200"/>
      <w:outlineLvl w:val="1"/>
    </w:pPr>
    <w:rPr>
      <w:bCs w:val="0"/>
      <w:szCs w:val="32"/>
    </w:rPr>
  </w:style>
  <w:style w:type="paragraph" w:styleId="Heading3">
    <w:name w:val="heading 3"/>
    <w:basedOn w:val="Normal"/>
    <w:next w:val="Normal"/>
    <w:link w:val="Heading3Char"/>
    <w:uiPriority w:val="9"/>
    <w:semiHidden/>
    <w:unhideWhenUsed/>
    <w:qFormat/>
    <w:rsid w:val="00070738"/>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070738"/>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070738"/>
    <w:pPr>
      <w:keepNext/>
      <w:keepLines/>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070738"/>
    <w:pPr>
      <w:keepNext/>
      <w:keepLines/>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070738"/>
    <w:pPr>
      <w:keepNext/>
      <w:keepLines/>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070738"/>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70738"/>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34E4"/>
    <w:rPr>
      <w:rFonts w:ascii="Times" w:eastAsiaTheme="majorEastAsia" w:hAnsi="Times" w:cstheme="majorBidi"/>
      <w:b/>
      <w:bCs/>
    </w:rPr>
  </w:style>
  <w:style w:type="paragraph" w:styleId="Title">
    <w:name w:val="Title"/>
    <w:basedOn w:val="Normal"/>
    <w:next w:val="Normal"/>
    <w:link w:val="TitleChar"/>
    <w:uiPriority w:val="10"/>
    <w:qFormat/>
    <w:rsid w:val="00882A56"/>
    <w:pPr>
      <w:spacing w:before="480" w:after="300"/>
      <w:contextualSpacing/>
      <w:jc w:val="center"/>
    </w:pPr>
    <w:rPr>
      <w:rFonts w:eastAsiaTheme="majorEastAsia" w:cstheme="majorBidi"/>
      <w:b/>
      <w:spacing w:val="5"/>
      <w:kern w:val="28"/>
      <w:sz w:val="36"/>
      <w:szCs w:val="52"/>
    </w:rPr>
  </w:style>
  <w:style w:type="character" w:customStyle="1" w:styleId="TitleChar">
    <w:name w:val="Title Char"/>
    <w:basedOn w:val="DefaultParagraphFont"/>
    <w:link w:val="Title"/>
    <w:uiPriority w:val="10"/>
    <w:rsid w:val="00882A56"/>
    <w:rPr>
      <w:rFonts w:ascii="Times" w:eastAsiaTheme="majorEastAsia" w:hAnsi="Times" w:cstheme="majorBidi"/>
      <w:b/>
      <w:spacing w:val="5"/>
      <w:kern w:val="28"/>
      <w:sz w:val="36"/>
      <w:szCs w:val="52"/>
    </w:rPr>
  </w:style>
  <w:style w:type="paragraph" w:styleId="Subtitle">
    <w:name w:val="Subtitle"/>
    <w:basedOn w:val="Normal"/>
    <w:next w:val="Normal"/>
    <w:link w:val="SubtitleChar"/>
    <w:uiPriority w:val="11"/>
    <w:qFormat/>
    <w:rsid w:val="00882A56"/>
    <w:pPr>
      <w:numPr>
        <w:ilvl w:val="1"/>
      </w:numPr>
      <w:spacing w:after="200"/>
      <w:jc w:val="center"/>
    </w:pPr>
    <w:rPr>
      <w:rFonts w:eastAsiaTheme="majorEastAsia" w:cstheme="majorBidi"/>
      <w:spacing w:val="15"/>
      <w:sz w:val="28"/>
    </w:rPr>
  </w:style>
  <w:style w:type="character" w:customStyle="1" w:styleId="SubtitleChar">
    <w:name w:val="Subtitle Char"/>
    <w:basedOn w:val="DefaultParagraphFont"/>
    <w:link w:val="Subtitle"/>
    <w:uiPriority w:val="11"/>
    <w:rsid w:val="00882A56"/>
    <w:rPr>
      <w:rFonts w:ascii="Times" w:eastAsiaTheme="majorEastAsia" w:hAnsi="Times" w:cstheme="majorBidi"/>
      <w:spacing w:val="15"/>
      <w:sz w:val="28"/>
    </w:rPr>
  </w:style>
  <w:style w:type="paragraph" w:styleId="ListParagraph">
    <w:name w:val="List Paragraph"/>
    <w:basedOn w:val="Normal"/>
    <w:uiPriority w:val="34"/>
    <w:qFormat/>
    <w:rsid w:val="00882A56"/>
    <w:pPr>
      <w:ind w:left="720"/>
      <w:contextualSpacing/>
    </w:pPr>
  </w:style>
  <w:style w:type="character" w:customStyle="1" w:styleId="Heading2Char">
    <w:name w:val="Heading 2 Char"/>
    <w:basedOn w:val="DefaultParagraphFont"/>
    <w:link w:val="Heading2"/>
    <w:uiPriority w:val="9"/>
    <w:rsid w:val="00882A56"/>
    <w:rPr>
      <w:rFonts w:ascii="Times" w:eastAsiaTheme="majorEastAsia" w:hAnsi="Times" w:cstheme="majorBidi"/>
      <w:b/>
      <w:sz w:val="32"/>
      <w:szCs w:val="32"/>
    </w:rPr>
  </w:style>
  <w:style w:type="table" w:styleId="TableGrid">
    <w:name w:val="Table Grid"/>
    <w:basedOn w:val="TableNormal"/>
    <w:uiPriority w:val="59"/>
    <w:rsid w:val="00882A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82A56"/>
    <w:pPr>
      <w:tabs>
        <w:tab w:val="center" w:pos="4320"/>
        <w:tab w:val="right" w:pos="8640"/>
      </w:tabs>
    </w:pPr>
  </w:style>
  <w:style w:type="character" w:customStyle="1" w:styleId="HeaderChar">
    <w:name w:val="Header Char"/>
    <w:basedOn w:val="DefaultParagraphFont"/>
    <w:link w:val="Header"/>
    <w:uiPriority w:val="99"/>
    <w:rsid w:val="00882A56"/>
    <w:rPr>
      <w:rFonts w:ascii="Times" w:hAnsi="Times"/>
    </w:rPr>
  </w:style>
  <w:style w:type="paragraph" w:styleId="Footer">
    <w:name w:val="footer"/>
    <w:basedOn w:val="Normal"/>
    <w:link w:val="FooterChar"/>
    <w:uiPriority w:val="99"/>
    <w:unhideWhenUsed/>
    <w:rsid w:val="00882A56"/>
    <w:pPr>
      <w:tabs>
        <w:tab w:val="center" w:pos="4320"/>
        <w:tab w:val="right" w:pos="8640"/>
      </w:tabs>
    </w:pPr>
  </w:style>
  <w:style w:type="character" w:customStyle="1" w:styleId="FooterChar">
    <w:name w:val="Footer Char"/>
    <w:basedOn w:val="DefaultParagraphFont"/>
    <w:link w:val="Footer"/>
    <w:uiPriority w:val="99"/>
    <w:rsid w:val="00882A56"/>
    <w:rPr>
      <w:rFonts w:ascii="Times" w:hAnsi="Times"/>
    </w:rPr>
  </w:style>
  <w:style w:type="character" w:styleId="PageNumber">
    <w:name w:val="page number"/>
    <w:basedOn w:val="DefaultParagraphFont"/>
    <w:uiPriority w:val="99"/>
    <w:semiHidden/>
    <w:unhideWhenUsed/>
    <w:rsid w:val="00882A56"/>
  </w:style>
  <w:style w:type="paragraph" w:styleId="NoSpacing">
    <w:name w:val="No Spacing"/>
    <w:uiPriority w:val="1"/>
    <w:qFormat/>
    <w:rsid w:val="00DA7058"/>
    <w:rPr>
      <w:rFonts w:ascii="Times" w:hAnsi="Times"/>
    </w:rPr>
  </w:style>
  <w:style w:type="character" w:styleId="SubtleEmphasis">
    <w:name w:val="Subtle Emphasis"/>
    <w:basedOn w:val="DefaultParagraphFont"/>
    <w:uiPriority w:val="19"/>
    <w:qFormat/>
    <w:rsid w:val="008A08AA"/>
    <w:rPr>
      <w:i/>
      <w:iCs/>
      <w:color w:val="404040" w:themeColor="text1" w:themeTint="BF"/>
    </w:rPr>
  </w:style>
  <w:style w:type="character" w:customStyle="1" w:styleId="Heading3Char">
    <w:name w:val="Heading 3 Char"/>
    <w:basedOn w:val="DefaultParagraphFont"/>
    <w:link w:val="Heading3"/>
    <w:uiPriority w:val="9"/>
    <w:semiHidden/>
    <w:rsid w:val="00070738"/>
    <w:rPr>
      <w:rFonts w:asciiTheme="majorHAnsi" w:eastAsiaTheme="majorEastAsia" w:hAnsiTheme="majorHAnsi" w:cstheme="majorBidi"/>
      <w:color w:val="243F60" w:themeColor="accent1" w:themeShade="7F"/>
    </w:rPr>
  </w:style>
  <w:style w:type="character" w:customStyle="1" w:styleId="Heading4Char">
    <w:name w:val="Heading 4 Char"/>
    <w:basedOn w:val="DefaultParagraphFont"/>
    <w:link w:val="Heading4"/>
    <w:uiPriority w:val="9"/>
    <w:semiHidden/>
    <w:rsid w:val="00070738"/>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07073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07073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07073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07073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70738"/>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3E535F"/>
    <w:pPr>
      <w:tabs>
        <w:tab w:val="left" w:pos="504"/>
      </w:tabs>
      <w:ind w:left="504" w:hanging="504"/>
    </w:pPr>
  </w:style>
  <w:style w:type="character" w:styleId="Hyperlink">
    <w:name w:val="Hyperlink"/>
    <w:basedOn w:val="DefaultParagraphFont"/>
    <w:uiPriority w:val="99"/>
    <w:unhideWhenUsed/>
    <w:rsid w:val="0016032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kach15@student.bth.se" TargetMode="External"/><Relationship Id="rId8" Type="http://schemas.openxmlformats.org/officeDocument/2006/relationships/hyperlink" Target="mailto:kaca15@student.bth.se" TargetMode="External"/><Relationship Id="rId9" Type="http://schemas.openxmlformats.org/officeDocument/2006/relationships/image" Target="media/image1.jp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0</Pages>
  <Words>11093</Words>
  <Characters>63233</Characters>
  <Application>Microsoft Macintosh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Blekinge Institute of Technology</Company>
  <LinksUpToDate>false</LinksUpToDate>
  <CharactersWithSpaces>74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las Lavesson</dc:creator>
  <cp:keywords/>
  <dc:description/>
  <cp:lastModifiedBy>KARTHEEK ARUN SAI RAM CHILLA</cp:lastModifiedBy>
  <cp:revision>4</cp:revision>
  <cp:lastPrinted>2016-02-07T22:43:00Z</cp:lastPrinted>
  <dcterms:created xsi:type="dcterms:W3CDTF">2016-02-07T22:43:00Z</dcterms:created>
  <dcterms:modified xsi:type="dcterms:W3CDTF">2016-02-09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4ZzOmjOz"/&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